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4354EF" w14:textId="77777777" w:rsidR="00AA4E21" w:rsidRPr="00FD4C9D" w:rsidRDefault="00AA4E21" w:rsidP="00846141">
      <w:pPr>
        <w:spacing w:after="0" w:line="276" w:lineRule="auto"/>
        <w:jc w:val="center"/>
        <w:rPr>
          <w:rFonts w:ascii="Times New Roman" w:hAnsi="Times New Roman" w:cs="Times New Roman"/>
          <w:b/>
          <w:caps/>
          <w:sz w:val="24"/>
          <w:szCs w:val="24"/>
        </w:rPr>
      </w:pPr>
      <w:bookmarkStart w:id="0" w:name="_Hlk80869048"/>
    </w:p>
    <w:p w14:paraId="427F500A" w14:textId="630274AF" w:rsidR="00E87A2A" w:rsidRPr="00FD4C9D" w:rsidRDefault="00E87A2A" w:rsidP="00846141">
      <w:pPr>
        <w:spacing w:after="0" w:line="276" w:lineRule="auto"/>
        <w:jc w:val="center"/>
        <w:rPr>
          <w:rFonts w:ascii="Times New Roman" w:hAnsi="Times New Roman" w:cs="Times New Roman"/>
          <w:b/>
          <w:caps/>
          <w:sz w:val="28"/>
          <w:szCs w:val="28"/>
        </w:rPr>
      </w:pPr>
      <w:r w:rsidRPr="00FD4C9D">
        <w:rPr>
          <w:rFonts w:ascii="Times New Roman" w:hAnsi="Times New Roman" w:cs="Times New Roman"/>
          <w:b/>
          <w:caps/>
          <w:sz w:val="28"/>
          <w:szCs w:val="28"/>
        </w:rPr>
        <w:t>Effects of climate change and landscape-scale forest management on avian communities, abundance, and nest success in the Appalachian Mountains</w:t>
      </w:r>
    </w:p>
    <w:bookmarkEnd w:id="0"/>
    <w:p w14:paraId="1D80D59C" w14:textId="292E78D5" w:rsidR="00E87A2A" w:rsidRPr="00FD4C9D" w:rsidRDefault="00E87A2A" w:rsidP="00846141">
      <w:pPr>
        <w:spacing w:after="0" w:line="276" w:lineRule="auto"/>
        <w:rPr>
          <w:rFonts w:ascii="Times New Roman" w:hAnsi="Times New Roman" w:cs="Times New Roman"/>
          <w:sz w:val="24"/>
          <w:szCs w:val="24"/>
        </w:rPr>
      </w:pPr>
    </w:p>
    <w:p w14:paraId="76DE5E1D" w14:textId="7AA13FF1" w:rsidR="00E87A2A" w:rsidRPr="00FD4C9D" w:rsidRDefault="00E87A2A" w:rsidP="00846141">
      <w:pPr>
        <w:spacing w:after="0" w:line="276" w:lineRule="auto"/>
        <w:rPr>
          <w:rFonts w:ascii="Times New Roman" w:hAnsi="Times New Roman" w:cs="Times New Roman"/>
          <w:sz w:val="24"/>
          <w:szCs w:val="24"/>
        </w:rPr>
      </w:pPr>
    </w:p>
    <w:p w14:paraId="0DF0C668" w14:textId="77777777" w:rsidR="00AA4E21" w:rsidRPr="00FD4C9D" w:rsidRDefault="00AA4E21" w:rsidP="00846141">
      <w:pPr>
        <w:spacing w:after="0" w:line="276" w:lineRule="auto"/>
        <w:rPr>
          <w:rFonts w:ascii="Times New Roman" w:hAnsi="Times New Roman" w:cs="Times New Roman"/>
          <w:sz w:val="24"/>
          <w:szCs w:val="24"/>
        </w:rPr>
      </w:pPr>
    </w:p>
    <w:p w14:paraId="4531DC01" w14:textId="77777777" w:rsidR="00AA4E21" w:rsidRPr="00FD4C9D" w:rsidRDefault="00AA4E21" w:rsidP="00846141">
      <w:pPr>
        <w:spacing w:after="0" w:line="276" w:lineRule="auto"/>
        <w:rPr>
          <w:rFonts w:ascii="Times New Roman" w:hAnsi="Times New Roman" w:cs="Times New Roman"/>
          <w:sz w:val="24"/>
          <w:szCs w:val="24"/>
        </w:rPr>
      </w:pPr>
    </w:p>
    <w:p w14:paraId="25530CAF" w14:textId="2A4BD936"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Hannah L. Clipp</w:t>
      </w:r>
    </w:p>
    <w:p w14:paraId="3AD8A796" w14:textId="24D1F14D" w:rsidR="00E87A2A" w:rsidRPr="00FD4C9D" w:rsidRDefault="00E87A2A" w:rsidP="00846141">
      <w:pPr>
        <w:spacing w:after="0" w:line="276" w:lineRule="auto"/>
        <w:jc w:val="center"/>
        <w:rPr>
          <w:rFonts w:ascii="Times New Roman" w:hAnsi="Times New Roman" w:cs="Times New Roman"/>
          <w:sz w:val="24"/>
          <w:szCs w:val="24"/>
        </w:rPr>
      </w:pPr>
    </w:p>
    <w:p w14:paraId="347BDA65" w14:textId="77777777" w:rsidR="00AA4E21" w:rsidRPr="00FD4C9D" w:rsidRDefault="00AA4E21" w:rsidP="00846141">
      <w:pPr>
        <w:spacing w:after="0" w:line="276" w:lineRule="auto"/>
        <w:jc w:val="center"/>
        <w:rPr>
          <w:rFonts w:ascii="Times New Roman" w:hAnsi="Times New Roman" w:cs="Times New Roman"/>
          <w:sz w:val="24"/>
          <w:szCs w:val="24"/>
        </w:rPr>
      </w:pPr>
    </w:p>
    <w:p w14:paraId="758554C8" w14:textId="0B906CE8"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Dissertation submitted</w:t>
      </w:r>
    </w:p>
    <w:p w14:paraId="3EAEA931" w14:textId="71E17B50"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to the Davis College of Agriculture, Natural Resources, and Design</w:t>
      </w:r>
    </w:p>
    <w:p w14:paraId="7244952F" w14:textId="1A5BA373"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at West Virginia University</w:t>
      </w:r>
    </w:p>
    <w:p w14:paraId="489A2E0C" w14:textId="5DE54FD5" w:rsidR="00E87A2A" w:rsidRPr="00FD4C9D" w:rsidRDefault="00E87A2A" w:rsidP="00846141">
      <w:pPr>
        <w:spacing w:after="0" w:line="276" w:lineRule="auto"/>
        <w:jc w:val="center"/>
        <w:rPr>
          <w:rFonts w:ascii="Times New Roman" w:hAnsi="Times New Roman" w:cs="Times New Roman"/>
          <w:sz w:val="24"/>
          <w:szCs w:val="24"/>
        </w:rPr>
      </w:pPr>
    </w:p>
    <w:p w14:paraId="4134978A" w14:textId="796F1189"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in partial fulfillment of the requirements for the degree of</w:t>
      </w:r>
    </w:p>
    <w:p w14:paraId="3500ACCE" w14:textId="75F2345F" w:rsidR="00E87A2A" w:rsidRPr="00FD4C9D" w:rsidRDefault="00E87A2A" w:rsidP="00846141">
      <w:pPr>
        <w:spacing w:after="0" w:line="276" w:lineRule="auto"/>
        <w:jc w:val="center"/>
        <w:rPr>
          <w:rFonts w:ascii="Times New Roman" w:hAnsi="Times New Roman" w:cs="Times New Roman"/>
          <w:sz w:val="24"/>
          <w:szCs w:val="24"/>
        </w:rPr>
      </w:pPr>
    </w:p>
    <w:p w14:paraId="67D02309" w14:textId="1DF881AC"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Doctor of Philosophy in</w:t>
      </w:r>
    </w:p>
    <w:p w14:paraId="6193771A" w14:textId="04C58CD9"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Natural Resource</w:t>
      </w:r>
      <w:r w:rsidR="0081711C" w:rsidRPr="00FD4C9D">
        <w:rPr>
          <w:rFonts w:ascii="Times New Roman" w:hAnsi="Times New Roman" w:cs="Times New Roman"/>
          <w:sz w:val="24"/>
          <w:szCs w:val="24"/>
        </w:rPr>
        <w:t>s</w:t>
      </w:r>
      <w:r w:rsidRPr="00FD4C9D">
        <w:rPr>
          <w:rFonts w:ascii="Times New Roman" w:hAnsi="Times New Roman" w:cs="Times New Roman"/>
          <w:sz w:val="24"/>
          <w:szCs w:val="24"/>
        </w:rPr>
        <w:t xml:space="preserve"> Science</w:t>
      </w:r>
    </w:p>
    <w:p w14:paraId="070947E6" w14:textId="68F8463E" w:rsidR="00E87A2A" w:rsidRPr="00FD4C9D" w:rsidRDefault="00E87A2A" w:rsidP="00846141">
      <w:pPr>
        <w:spacing w:after="0" w:line="276" w:lineRule="auto"/>
        <w:jc w:val="center"/>
        <w:rPr>
          <w:rFonts w:ascii="Times New Roman" w:hAnsi="Times New Roman" w:cs="Times New Roman"/>
          <w:sz w:val="24"/>
          <w:szCs w:val="24"/>
        </w:rPr>
      </w:pPr>
    </w:p>
    <w:p w14:paraId="1634821A" w14:textId="776FCFC5" w:rsidR="00E87A2A" w:rsidRPr="00FD4C9D" w:rsidRDefault="00E87A2A" w:rsidP="00846141">
      <w:pPr>
        <w:spacing w:after="0" w:line="276" w:lineRule="auto"/>
        <w:jc w:val="center"/>
        <w:rPr>
          <w:rFonts w:ascii="Times New Roman" w:hAnsi="Times New Roman" w:cs="Times New Roman"/>
          <w:sz w:val="24"/>
          <w:szCs w:val="24"/>
        </w:rPr>
      </w:pPr>
    </w:p>
    <w:p w14:paraId="1782BED7" w14:textId="0DE004C4" w:rsidR="00E87A2A" w:rsidRPr="00FD4C9D" w:rsidRDefault="00E87A2A" w:rsidP="00846141">
      <w:pPr>
        <w:spacing w:after="0" w:line="276" w:lineRule="auto"/>
        <w:jc w:val="center"/>
        <w:rPr>
          <w:rFonts w:ascii="Times New Roman" w:hAnsi="Times New Roman" w:cs="Times New Roman"/>
          <w:sz w:val="24"/>
          <w:szCs w:val="24"/>
        </w:rPr>
      </w:pPr>
    </w:p>
    <w:p w14:paraId="662391B1" w14:textId="0A2C6F94"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Petra B. Wood, Ph.D., Chair</w:t>
      </w:r>
    </w:p>
    <w:p w14:paraId="65C145B3" w14:textId="331EC166"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Christopher T. Rota, Ph.D.</w:t>
      </w:r>
    </w:p>
    <w:p w14:paraId="3DEE249F" w14:textId="672CD04C"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Catherine Johnson, Ph.D.</w:t>
      </w:r>
    </w:p>
    <w:p w14:paraId="4D67D52F" w14:textId="6E136742" w:rsidR="00E87A2A" w:rsidRPr="00FD4C9D" w:rsidRDefault="00E87A2A"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Michael P. Strager, Ph.D.</w:t>
      </w:r>
    </w:p>
    <w:p w14:paraId="796D3673" w14:textId="2CC463D4" w:rsidR="00081212" w:rsidRPr="00FD4C9D" w:rsidRDefault="00081212" w:rsidP="00846141">
      <w:pPr>
        <w:spacing w:after="0" w:line="276" w:lineRule="auto"/>
        <w:jc w:val="center"/>
        <w:rPr>
          <w:rFonts w:ascii="Times New Roman" w:hAnsi="Times New Roman" w:cs="Times New Roman"/>
          <w:sz w:val="24"/>
          <w:szCs w:val="24"/>
        </w:rPr>
      </w:pPr>
    </w:p>
    <w:p w14:paraId="32AD0E05" w14:textId="33FF9E6C" w:rsidR="00081212" w:rsidRPr="00FD4C9D" w:rsidRDefault="00081212" w:rsidP="00846141">
      <w:pPr>
        <w:spacing w:after="0" w:line="276" w:lineRule="auto"/>
        <w:jc w:val="center"/>
        <w:rPr>
          <w:rFonts w:ascii="Times New Roman" w:hAnsi="Times New Roman" w:cs="Times New Roman"/>
          <w:sz w:val="24"/>
          <w:szCs w:val="24"/>
        </w:rPr>
      </w:pPr>
    </w:p>
    <w:p w14:paraId="706D6F72" w14:textId="4B99C49A" w:rsidR="00081212" w:rsidRPr="00FD4C9D" w:rsidRDefault="00081212"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Division of Forestry and Natural Resources,</w:t>
      </w:r>
    </w:p>
    <w:p w14:paraId="65181AD0" w14:textId="2DC4413C" w:rsidR="00081212" w:rsidRPr="00FD4C9D" w:rsidRDefault="00081212"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Wildlife and Fisheries Resources Program</w:t>
      </w:r>
    </w:p>
    <w:p w14:paraId="5D077370" w14:textId="01E464F6" w:rsidR="00081212" w:rsidRPr="00FD4C9D" w:rsidRDefault="00081212" w:rsidP="00846141">
      <w:pPr>
        <w:spacing w:after="0" w:line="276" w:lineRule="auto"/>
        <w:jc w:val="center"/>
        <w:rPr>
          <w:rFonts w:ascii="Times New Roman" w:hAnsi="Times New Roman" w:cs="Times New Roman"/>
          <w:sz w:val="24"/>
          <w:szCs w:val="24"/>
        </w:rPr>
      </w:pPr>
    </w:p>
    <w:p w14:paraId="66992C70" w14:textId="77777777" w:rsidR="00AA4E21" w:rsidRPr="00FD4C9D" w:rsidRDefault="00AA4E21" w:rsidP="00846141">
      <w:pPr>
        <w:spacing w:after="0" w:line="276" w:lineRule="auto"/>
        <w:jc w:val="center"/>
        <w:rPr>
          <w:rFonts w:ascii="Times New Roman" w:hAnsi="Times New Roman" w:cs="Times New Roman"/>
          <w:sz w:val="24"/>
          <w:szCs w:val="24"/>
        </w:rPr>
      </w:pPr>
    </w:p>
    <w:p w14:paraId="572ABDDF" w14:textId="70848CAC" w:rsidR="00081212" w:rsidRPr="00FD4C9D" w:rsidRDefault="00081212"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Morgantown, West Virginia</w:t>
      </w:r>
    </w:p>
    <w:p w14:paraId="28159EDE" w14:textId="341D7DB7" w:rsidR="00081212" w:rsidRPr="00FD4C9D" w:rsidRDefault="00081212"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2022</w:t>
      </w:r>
    </w:p>
    <w:p w14:paraId="6A6CA38E" w14:textId="1D4ABC80" w:rsidR="00081212" w:rsidRPr="00FD4C9D" w:rsidRDefault="00081212" w:rsidP="00846141">
      <w:pPr>
        <w:spacing w:after="0" w:line="276" w:lineRule="auto"/>
        <w:jc w:val="center"/>
        <w:rPr>
          <w:rFonts w:ascii="Times New Roman" w:hAnsi="Times New Roman" w:cs="Times New Roman"/>
          <w:sz w:val="24"/>
          <w:szCs w:val="24"/>
        </w:rPr>
      </w:pPr>
    </w:p>
    <w:p w14:paraId="58FE1D58" w14:textId="77777777" w:rsidR="00AA4E21" w:rsidRPr="00FD4C9D" w:rsidRDefault="00AA4E21" w:rsidP="00846141">
      <w:pPr>
        <w:spacing w:after="0" w:line="276" w:lineRule="auto"/>
        <w:jc w:val="center"/>
        <w:rPr>
          <w:rFonts w:ascii="Times New Roman" w:hAnsi="Times New Roman" w:cs="Times New Roman"/>
          <w:sz w:val="24"/>
          <w:szCs w:val="24"/>
        </w:rPr>
      </w:pPr>
    </w:p>
    <w:p w14:paraId="32C38FED" w14:textId="21BCA450" w:rsidR="00AA4E21" w:rsidRPr="00FD4C9D" w:rsidRDefault="00AA4E21"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 xml:space="preserve">Keywords: Appalachian Mountains, avian community, climate change, game birds, </w:t>
      </w:r>
      <w:r w:rsidRPr="00FD4C9D">
        <w:rPr>
          <w:rFonts w:ascii="Times New Roman" w:hAnsi="Times New Roman" w:cs="Times New Roman"/>
          <w:sz w:val="24"/>
          <w:szCs w:val="24"/>
        </w:rPr>
        <w:br/>
        <w:t>forest management, Monongahela National Forest wildlife openings</w:t>
      </w:r>
    </w:p>
    <w:p w14:paraId="6E66668F" w14:textId="69797136" w:rsidR="00AA4E21" w:rsidRPr="00FD4C9D" w:rsidRDefault="00AA4E21" w:rsidP="00846141">
      <w:pPr>
        <w:spacing w:after="0" w:line="276" w:lineRule="auto"/>
        <w:jc w:val="center"/>
        <w:rPr>
          <w:rFonts w:ascii="Times New Roman" w:hAnsi="Times New Roman" w:cs="Times New Roman"/>
          <w:sz w:val="24"/>
          <w:szCs w:val="24"/>
        </w:rPr>
      </w:pPr>
    </w:p>
    <w:p w14:paraId="72F908CB" w14:textId="78D01D56" w:rsidR="00AA4E21" w:rsidRPr="00FD4C9D" w:rsidRDefault="00AA4E21" w:rsidP="00846141">
      <w:pPr>
        <w:spacing w:after="0" w:line="276" w:lineRule="auto"/>
        <w:jc w:val="center"/>
        <w:rPr>
          <w:rFonts w:ascii="Times New Roman" w:hAnsi="Times New Roman" w:cs="Times New Roman"/>
          <w:sz w:val="24"/>
          <w:szCs w:val="24"/>
        </w:rPr>
      </w:pPr>
      <w:r w:rsidRPr="00FD4C9D">
        <w:rPr>
          <w:rFonts w:ascii="Times New Roman" w:hAnsi="Times New Roman" w:cs="Times New Roman"/>
          <w:sz w:val="24"/>
          <w:szCs w:val="24"/>
        </w:rPr>
        <w:t>Copyright 2022 Hannah L. Clipp</w:t>
      </w:r>
    </w:p>
    <w:p w14:paraId="6998CD6C" w14:textId="2A493E80" w:rsidR="00081212" w:rsidRPr="00FD4C9D" w:rsidRDefault="00081212"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lastRenderedPageBreak/>
        <w:t>ABSTRACT</w:t>
      </w:r>
    </w:p>
    <w:p w14:paraId="56EF7A7B" w14:textId="77777777" w:rsidR="00C472D3" w:rsidRPr="00FD4C9D" w:rsidRDefault="00C472D3" w:rsidP="00846141">
      <w:pPr>
        <w:spacing w:after="0" w:line="276" w:lineRule="auto"/>
        <w:jc w:val="center"/>
        <w:rPr>
          <w:rFonts w:ascii="Times New Roman" w:hAnsi="Times New Roman" w:cs="Times New Roman"/>
          <w:b/>
          <w:bCs/>
          <w:sz w:val="24"/>
          <w:szCs w:val="24"/>
        </w:rPr>
      </w:pPr>
    </w:p>
    <w:p w14:paraId="63284C99" w14:textId="7DF1CD51" w:rsidR="00081212" w:rsidRPr="00FD4C9D" w:rsidRDefault="00081212" w:rsidP="00846141">
      <w:pPr>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ffects of climate change and landscape-scale forest management on avian communities, abundance, and nest success in the Appalachian Mountains</w:t>
      </w:r>
    </w:p>
    <w:p w14:paraId="405E9BCE" w14:textId="2A0531F6" w:rsidR="00081212" w:rsidRPr="00FD4C9D" w:rsidRDefault="00081212" w:rsidP="00846141">
      <w:pPr>
        <w:spacing w:after="0" w:line="276" w:lineRule="auto"/>
        <w:jc w:val="center"/>
        <w:rPr>
          <w:rFonts w:ascii="Times New Roman" w:hAnsi="Times New Roman" w:cs="Times New Roman"/>
          <w:b/>
          <w:sz w:val="24"/>
          <w:szCs w:val="24"/>
        </w:rPr>
      </w:pPr>
    </w:p>
    <w:p w14:paraId="245A633D" w14:textId="14F1C2C7" w:rsidR="00081212" w:rsidRPr="00FD4C9D" w:rsidRDefault="00081212" w:rsidP="00846141">
      <w:pPr>
        <w:spacing w:after="0" w:line="276" w:lineRule="auto"/>
        <w:jc w:val="center"/>
        <w:rPr>
          <w:rFonts w:ascii="Times New Roman" w:hAnsi="Times New Roman" w:cs="Times New Roman"/>
          <w:bCs/>
          <w:sz w:val="24"/>
          <w:szCs w:val="24"/>
        </w:rPr>
      </w:pPr>
      <w:r w:rsidRPr="00FD4C9D">
        <w:rPr>
          <w:rFonts w:ascii="Times New Roman" w:hAnsi="Times New Roman" w:cs="Times New Roman"/>
          <w:bCs/>
          <w:sz w:val="24"/>
          <w:szCs w:val="24"/>
        </w:rPr>
        <w:t>Hannah L. Clipp</w:t>
      </w:r>
    </w:p>
    <w:p w14:paraId="507E3845" w14:textId="1541889C" w:rsidR="00081212" w:rsidRPr="00FD4C9D" w:rsidRDefault="00081212" w:rsidP="00846141">
      <w:pPr>
        <w:spacing w:after="0" w:line="276" w:lineRule="auto"/>
        <w:jc w:val="center"/>
        <w:rPr>
          <w:rFonts w:ascii="Times New Roman" w:hAnsi="Times New Roman" w:cs="Times New Roman"/>
          <w:b/>
          <w:sz w:val="24"/>
          <w:szCs w:val="24"/>
        </w:rPr>
      </w:pPr>
    </w:p>
    <w:p w14:paraId="0E227E79" w14:textId="621E3C39" w:rsidR="00081212" w:rsidRPr="00FD4C9D" w:rsidRDefault="00081212" w:rsidP="00846141">
      <w:pPr>
        <w:spacing w:after="0" w:line="276" w:lineRule="auto"/>
        <w:rPr>
          <w:rFonts w:ascii="Times New Roman" w:hAnsi="Times New Roman" w:cs="Times New Roman"/>
          <w:bCs/>
          <w:sz w:val="24"/>
          <w:szCs w:val="24"/>
        </w:rPr>
      </w:pPr>
    </w:p>
    <w:p w14:paraId="3CF94A06" w14:textId="5F3EEBF5" w:rsidR="00AA4E21" w:rsidRPr="00FD4C9D" w:rsidRDefault="00AA4E21" w:rsidP="007A1808">
      <w:pPr>
        <w:spacing w:line="276" w:lineRule="auto"/>
        <w:rPr>
          <w:rFonts w:ascii="Times New Roman" w:hAnsi="Times New Roman" w:cs="Times New Roman"/>
          <w:bCs/>
          <w:sz w:val="24"/>
          <w:szCs w:val="24"/>
        </w:rPr>
      </w:pPr>
      <w:r w:rsidRPr="00FD4C9D">
        <w:rPr>
          <w:rFonts w:ascii="Times New Roman" w:hAnsi="Times New Roman" w:cs="Times New Roman"/>
          <w:bCs/>
          <w:sz w:val="24"/>
          <w:szCs w:val="24"/>
        </w:rPr>
        <w:t>[overview of dissertation research]</w:t>
      </w:r>
    </w:p>
    <w:p w14:paraId="4624B827" w14:textId="575CB39C" w:rsidR="00AA4E21" w:rsidRPr="004006CC" w:rsidRDefault="00AA4E21" w:rsidP="007A1808">
      <w:pPr>
        <w:spacing w:line="276" w:lineRule="auto"/>
        <w:rPr>
          <w:rFonts w:ascii="Times New Roman" w:hAnsi="Times New Roman" w:cs="Times New Roman"/>
          <w:bCs/>
          <w:sz w:val="24"/>
          <w:szCs w:val="24"/>
          <w:lang w:val="fr-FR"/>
        </w:rPr>
      </w:pPr>
      <w:r w:rsidRPr="004006CC">
        <w:rPr>
          <w:rFonts w:ascii="Times New Roman" w:hAnsi="Times New Roman" w:cs="Times New Roman"/>
          <w:bCs/>
          <w:sz w:val="24"/>
          <w:szCs w:val="24"/>
          <w:lang w:val="fr-FR"/>
        </w:rPr>
        <w:t>[Chapter 1]</w:t>
      </w:r>
    </w:p>
    <w:p w14:paraId="2189A49F" w14:textId="6CD0B12D" w:rsidR="00AA4E21" w:rsidRPr="004006CC" w:rsidRDefault="00AA4E21" w:rsidP="007A1808">
      <w:pPr>
        <w:spacing w:line="276" w:lineRule="auto"/>
        <w:rPr>
          <w:rFonts w:ascii="Times New Roman" w:hAnsi="Times New Roman" w:cs="Times New Roman"/>
          <w:bCs/>
          <w:sz w:val="24"/>
          <w:szCs w:val="24"/>
          <w:lang w:val="fr-FR"/>
        </w:rPr>
      </w:pPr>
      <w:r w:rsidRPr="004006CC">
        <w:rPr>
          <w:rFonts w:ascii="Times New Roman" w:hAnsi="Times New Roman" w:cs="Times New Roman"/>
          <w:bCs/>
          <w:sz w:val="24"/>
          <w:szCs w:val="24"/>
          <w:lang w:val="fr-FR"/>
        </w:rPr>
        <w:t>[Chapter 2]</w:t>
      </w:r>
    </w:p>
    <w:p w14:paraId="5CC75AF3" w14:textId="3636430B" w:rsidR="00AA4E21" w:rsidRPr="004006CC" w:rsidRDefault="00AA4E21" w:rsidP="007A1808">
      <w:pPr>
        <w:spacing w:line="276" w:lineRule="auto"/>
        <w:rPr>
          <w:rFonts w:ascii="Times New Roman" w:hAnsi="Times New Roman" w:cs="Times New Roman"/>
          <w:bCs/>
          <w:sz w:val="24"/>
          <w:szCs w:val="24"/>
          <w:lang w:val="fr-FR"/>
        </w:rPr>
      </w:pPr>
      <w:r w:rsidRPr="004006CC">
        <w:rPr>
          <w:rFonts w:ascii="Times New Roman" w:hAnsi="Times New Roman" w:cs="Times New Roman"/>
          <w:bCs/>
          <w:sz w:val="24"/>
          <w:szCs w:val="24"/>
          <w:lang w:val="fr-FR"/>
        </w:rPr>
        <w:t>[Chapter 3]</w:t>
      </w:r>
    </w:p>
    <w:p w14:paraId="7433DE2B" w14:textId="50067E87" w:rsidR="00AA4E21" w:rsidRPr="004006CC" w:rsidRDefault="00AA4E21" w:rsidP="007A1808">
      <w:pPr>
        <w:spacing w:line="276" w:lineRule="auto"/>
        <w:rPr>
          <w:rFonts w:ascii="Times New Roman" w:hAnsi="Times New Roman" w:cs="Times New Roman"/>
          <w:bCs/>
          <w:sz w:val="24"/>
          <w:szCs w:val="24"/>
          <w:lang w:val="fr-FR"/>
        </w:rPr>
      </w:pPr>
      <w:r w:rsidRPr="004006CC">
        <w:rPr>
          <w:rFonts w:ascii="Times New Roman" w:hAnsi="Times New Roman" w:cs="Times New Roman"/>
          <w:bCs/>
          <w:sz w:val="24"/>
          <w:szCs w:val="24"/>
          <w:lang w:val="fr-FR"/>
        </w:rPr>
        <w:t>[Chapter 4]</w:t>
      </w:r>
    </w:p>
    <w:p w14:paraId="1485482D" w14:textId="5D5228C6" w:rsidR="00AA4E21" w:rsidRPr="004006CC" w:rsidRDefault="00AA4E21" w:rsidP="007A1808">
      <w:pPr>
        <w:spacing w:line="276" w:lineRule="auto"/>
        <w:rPr>
          <w:rFonts w:ascii="Times New Roman" w:hAnsi="Times New Roman" w:cs="Times New Roman"/>
          <w:bCs/>
          <w:sz w:val="24"/>
          <w:szCs w:val="24"/>
          <w:lang w:val="fr-FR"/>
        </w:rPr>
      </w:pPr>
      <w:r w:rsidRPr="004006CC">
        <w:rPr>
          <w:rFonts w:ascii="Times New Roman" w:hAnsi="Times New Roman" w:cs="Times New Roman"/>
          <w:bCs/>
          <w:sz w:val="24"/>
          <w:szCs w:val="24"/>
          <w:lang w:val="fr-FR"/>
        </w:rPr>
        <w:t>[Chapter 5]</w:t>
      </w:r>
    </w:p>
    <w:p w14:paraId="0FEC2F40" w14:textId="06161428" w:rsidR="00AA4E21" w:rsidRPr="00FD4C9D" w:rsidRDefault="00AA4E21" w:rsidP="007A1808">
      <w:pPr>
        <w:spacing w:line="276" w:lineRule="auto"/>
        <w:rPr>
          <w:rFonts w:ascii="Times New Roman" w:hAnsi="Times New Roman" w:cs="Times New Roman"/>
          <w:bCs/>
          <w:sz w:val="24"/>
          <w:szCs w:val="24"/>
        </w:rPr>
      </w:pPr>
      <w:r w:rsidRPr="00FD4C9D">
        <w:rPr>
          <w:rFonts w:ascii="Times New Roman" w:hAnsi="Times New Roman" w:cs="Times New Roman"/>
          <w:bCs/>
          <w:sz w:val="24"/>
          <w:szCs w:val="24"/>
        </w:rPr>
        <w:t>[impact of dissertation research]</w:t>
      </w:r>
    </w:p>
    <w:p w14:paraId="55B65206" w14:textId="5C5AAB77" w:rsidR="00E87A2A" w:rsidRPr="00FD4C9D" w:rsidRDefault="00E87A2A" w:rsidP="00846141">
      <w:pPr>
        <w:spacing w:after="0" w:line="276" w:lineRule="auto"/>
        <w:rPr>
          <w:rFonts w:ascii="Times New Roman" w:hAnsi="Times New Roman" w:cs="Times New Roman"/>
          <w:sz w:val="24"/>
          <w:szCs w:val="24"/>
        </w:rPr>
      </w:pPr>
    </w:p>
    <w:p w14:paraId="1D70E753" w14:textId="0F670EA2" w:rsidR="00081212" w:rsidRPr="00FD4C9D" w:rsidRDefault="00081212" w:rsidP="00846141">
      <w:pPr>
        <w:spacing w:after="0" w:line="276" w:lineRule="auto"/>
        <w:rPr>
          <w:rFonts w:ascii="Times New Roman" w:hAnsi="Times New Roman" w:cs="Times New Roman"/>
          <w:sz w:val="24"/>
          <w:szCs w:val="24"/>
        </w:rPr>
      </w:pPr>
    </w:p>
    <w:p w14:paraId="7FA90828" w14:textId="12AAE649" w:rsidR="00081212" w:rsidRPr="00FD4C9D" w:rsidRDefault="00081212" w:rsidP="00846141">
      <w:pPr>
        <w:spacing w:after="0" w:line="276" w:lineRule="auto"/>
        <w:rPr>
          <w:rFonts w:ascii="Times New Roman" w:hAnsi="Times New Roman" w:cs="Times New Roman"/>
          <w:sz w:val="24"/>
          <w:szCs w:val="24"/>
        </w:rPr>
      </w:pPr>
    </w:p>
    <w:p w14:paraId="41514CD2" w14:textId="66FCE702" w:rsidR="00081212" w:rsidRPr="00FD4C9D" w:rsidRDefault="00081212" w:rsidP="00846141">
      <w:pPr>
        <w:spacing w:after="0" w:line="276" w:lineRule="auto"/>
        <w:rPr>
          <w:rFonts w:ascii="Times New Roman" w:hAnsi="Times New Roman" w:cs="Times New Roman"/>
          <w:sz w:val="24"/>
          <w:szCs w:val="24"/>
        </w:rPr>
      </w:pPr>
    </w:p>
    <w:p w14:paraId="0F3725F3" w14:textId="51B7962C" w:rsidR="00081212" w:rsidRPr="00FD4C9D" w:rsidRDefault="00081212" w:rsidP="00846141">
      <w:pPr>
        <w:spacing w:after="0" w:line="276" w:lineRule="auto"/>
        <w:rPr>
          <w:rFonts w:ascii="Times New Roman" w:hAnsi="Times New Roman" w:cs="Times New Roman"/>
          <w:sz w:val="24"/>
          <w:szCs w:val="24"/>
        </w:rPr>
      </w:pPr>
    </w:p>
    <w:p w14:paraId="0B08E6FC" w14:textId="6F921295" w:rsidR="00081212" w:rsidRPr="00FD4C9D" w:rsidRDefault="00081212" w:rsidP="00846141">
      <w:pPr>
        <w:spacing w:after="0" w:line="276" w:lineRule="auto"/>
        <w:rPr>
          <w:rFonts w:ascii="Times New Roman" w:hAnsi="Times New Roman" w:cs="Times New Roman"/>
          <w:sz w:val="24"/>
          <w:szCs w:val="24"/>
        </w:rPr>
      </w:pPr>
    </w:p>
    <w:p w14:paraId="51DFD171" w14:textId="1272CADF" w:rsidR="00081212" w:rsidRPr="00FD4C9D" w:rsidRDefault="00081212" w:rsidP="00846141">
      <w:pPr>
        <w:spacing w:after="0" w:line="276" w:lineRule="auto"/>
        <w:rPr>
          <w:rFonts w:ascii="Times New Roman" w:hAnsi="Times New Roman" w:cs="Times New Roman"/>
          <w:sz w:val="24"/>
          <w:szCs w:val="24"/>
        </w:rPr>
      </w:pPr>
    </w:p>
    <w:p w14:paraId="58DD994A" w14:textId="484E8246" w:rsidR="00081212" w:rsidRPr="00FD4C9D" w:rsidRDefault="00081212" w:rsidP="00846141">
      <w:pPr>
        <w:spacing w:after="0" w:line="276" w:lineRule="auto"/>
        <w:rPr>
          <w:rFonts w:ascii="Times New Roman" w:hAnsi="Times New Roman" w:cs="Times New Roman"/>
          <w:sz w:val="24"/>
          <w:szCs w:val="24"/>
        </w:rPr>
      </w:pPr>
    </w:p>
    <w:p w14:paraId="06E8A1D5" w14:textId="25951929" w:rsidR="00081212" w:rsidRPr="00FD4C9D" w:rsidRDefault="00081212" w:rsidP="00846141">
      <w:pPr>
        <w:spacing w:after="0" w:line="276" w:lineRule="auto"/>
        <w:rPr>
          <w:rFonts w:ascii="Times New Roman" w:hAnsi="Times New Roman" w:cs="Times New Roman"/>
          <w:sz w:val="24"/>
          <w:szCs w:val="24"/>
        </w:rPr>
      </w:pPr>
    </w:p>
    <w:p w14:paraId="63F2F6E2" w14:textId="7AF636C2" w:rsidR="00081212" w:rsidRPr="00FD4C9D" w:rsidRDefault="00081212" w:rsidP="00846141">
      <w:pPr>
        <w:spacing w:after="0" w:line="276" w:lineRule="auto"/>
        <w:rPr>
          <w:rFonts w:ascii="Times New Roman" w:hAnsi="Times New Roman" w:cs="Times New Roman"/>
          <w:sz w:val="24"/>
          <w:szCs w:val="24"/>
        </w:rPr>
      </w:pPr>
    </w:p>
    <w:p w14:paraId="529F9794" w14:textId="4F86E035" w:rsidR="00081212" w:rsidRPr="00FD4C9D" w:rsidRDefault="00081212" w:rsidP="00846141">
      <w:pPr>
        <w:spacing w:after="0" w:line="276" w:lineRule="auto"/>
        <w:rPr>
          <w:rFonts w:ascii="Times New Roman" w:hAnsi="Times New Roman" w:cs="Times New Roman"/>
          <w:sz w:val="24"/>
          <w:szCs w:val="24"/>
        </w:rPr>
      </w:pPr>
    </w:p>
    <w:p w14:paraId="04542A1F" w14:textId="2BE0AB13" w:rsidR="00081212" w:rsidRPr="00FD4C9D" w:rsidRDefault="00081212" w:rsidP="00846141">
      <w:pPr>
        <w:spacing w:after="0" w:line="276" w:lineRule="auto"/>
        <w:rPr>
          <w:rFonts w:ascii="Times New Roman" w:hAnsi="Times New Roman" w:cs="Times New Roman"/>
          <w:sz w:val="24"/>
          <w:szCs w:val="24"/>
        </w:rPr>
      </w:pPr>
    </w:p>
    <w:p w14:paraId="650FBA23" w14:textId="2764C06F" w:rsidR="00081212" w:rsidRPr="00FD4C9D" w:rsidRDefault="00081212" w:rsidP="00846141">
      <w:pPr>
        <w:spacing w:after="0" w:line="276" w:lineRule="auto"/>
        <w:rPr>
          <w:rFonts w:ascii="Times New Roman" w:hAnsi="Times New Roman" w:cs="Times New Roman"/>
          <w:sz w:val="24"/>
          <w:szCs w:val="24"/>
        </w:rPr>
      </w:pPr>
    </w:p>
    <w:p w14:paraId="5F37357E" w14:textId="640C1470" w:rsidR="00081212" w:rsidRPr="00FD4C9D" w:rsidRDefault="00081212" w:rsidP="00846141">
      <w:pPr>
        <w:spacing w:after="0" w:line="276" w:lineRule="auto"/>
        <w:rPr>
          <w:rFonts w:ascii="Times New Roman" w:hAnsi="Times New Roman" w:cs="Times New Roman"/>
          <w:sz w:val="24"/>
          <w:szCs w:val="24"/>
        </w:rPr>
      </w:pPr>
    </w:p>
    <w:p w14:paraId="3E78FB95" w14:textId="42585660" w:rsidR="00081212" w:rsidRPr="00FD4C9D" w:rsidRDefault="00081212" w:rsidP="00846141">
      <w:pPr>
        <w:spacing w:after="0" w:line="276" w:lineRule="auto"/>
        <w:rPr>
          <w:rFonts w:ascii="Times New Roman" w:hAnsi="Times New Roman" w:cs="Times New Roman"/>
          <w:sz w:val="24"/>
          <w:szCs w:val="24"/>
        </w:rPr>
      </w:pPr>
    </w:p>
    <w:p w14:paraId="51F67325" w14:textId="76AC3D36" w:rsidR="00081212" w:rsidRPr="00FD4C9D" w:rsidRDefault="00081212" w:rsidP="00846141">
      <w:pPr>
        <w:spacing w:after="0" w:line="276" w:lineRule="auto"/>
        <w:rPr>
          <w:rFonts w:ascii="Times New Roman" w:hAnsi="Times New Roman" w:cs="Times New Roman"/>
          <w:sz w:val="24"/>
          <w:szCs w:val="24"/>
        </w:rPr>
      </w:pPr>
    </w:p>
    <w:p w14:paraId="48B53A9A" w14:textId="6B95F4B1" w:rsidR="00081212" w:rsidRPr="00FD4C9D" w:rsidRDefault="00081212" w:rsidP="00846141">
      <w:pPr>
        <w:spacing w:after="0" w:line="276" w:lineRule="auto"/>
        <w:rPr>
          <w:rFonts w:ascii="Times New Roman" w:hAnsi="Times New Roman" w:cs="Times New Roman"/>
          <w:sz w:val="24"/>
          <w:szCs w:val="24"/>
        </w:rPr>
      </w:pPr>
    </w:p>
    <w:p w14:paraId="72D926D4" w14:textId="20B196F8" w:rsidR="00081212" w:rsidRPr="00FD4C9D" w:rsidRDefault="00081212" w:rsidP="00846141">
      <w:pPr>
        <w:spacing w:after="0" w:line="276" w:lineRule="auto"/>
        <w:rPr>
          <w:rFonts w:ascii="Times New Roman" w:hAnsi="Times New Roman" w:cs="Times New Roman"/>
          <w:sz w:val="24"/>
          <w:szCs w:val="24"/>
        </w:rPr>
      </w:pPr>
    </w:p>
    <w:p w14:paraId="57F9654F" w14:textId="15B070E7" w:rsidR="007A1808" w:rsidRPr="00FD4C9D" w:rsidRDefault="007A1808" w:rsidP="00846141">
      <w:pPr>
        <w:spacing w:after="0" w:line="276" w:lineRule="auto"/>
        <w:rPr>
          <w:rFonts w:ascii="Times New Roman" w:hAnsi="Times New Roman" w:cs="Times New Roman"/>
          <w:sz w:val="24"/>
          <w:szCs w:val="24"/>
        </w:rPr>
      </w:pPr>
    </w:p>
    <w:p w14:paraId="2CE8024B" w14:textId="5BACCFCF" w:rsidR="007A1808" w:rsidRPr="00FD4C9D" w:rsidRDefault="007A1808" w:rsidP="00846141">
      <w:pPr>
        <w:spacing w:after="0" w:line="276" w:lineRule="auto"/>
        <w:rPr>
          <w:rFonts w:ascii="Times New Roman" w:hAnsi="Times New Roman" w:cs="Times New Roman"/>
          <w:sz w:val="24"/>
          <w:szCs w:val="24"/>
        </w:rPr>
      </w:pPr>
    </w:p>
    <w:p w14:paraId="0FAD2CDE" w14:textId="77777777" w:rsidR="007A1808" w:rsidRPr="00FD4C9D" w:rsidRDefault="007A1808" w:rsidP="00846141">
      <w:pPr>
        <w:spacing w:after="0" w:line="276" w:lineRule="auto"/>
        <w:rPr>
          <w:rFonts w:ascii="Times New Roman" w:hAnsi="Times New Roman" w:cs="Times New Roman"/>
          <w:sz w:val="24"/>
          <w:szCs w:val="24"/>
        </w:rPr>
      </w:pPr>
    </w:p>
    <w:p w14:paraId="7682A454" w14:textId="0CE731D7" w:rsidR="00081212" w:rsidRPr="00FD4C9D" w:rsidRDefault="00081212" w:rsidP="00846141">
      <w:pPr>
        <w:spacing w:after="0" w:line="276" w:lineRule="auto"/>
        <w:rPr>
          <w:rFonts w:ascii="Times New Roman" w:hAnsi="Times New Roman" w:cs="Times New Roman"/>
          <w:sz w:val="24"/>
          <w:szCs w:val="24"/>
        </w:rPr>
      </w:pPr>
    </w:p>
    <w:p w14:paraId="42700E09" w14:textId="436BCF07" w:rsidR="00081212" w:rsidRPr="00FD4C9D" w:rsidRDefault="00081212"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lastRenderedPageBreak/>
        <w:t>ACKNOWLEDGMENTS</w:t>
      </w:r>
    </w:p>
    <w:p w14:paraId="3306ED28" w14:textId="77777777" w:rsidR="00C472D3" w:rsidRPr="00FD4C9D" w:rsidRDefault="00C472D3" w:rsidP="00846141">
      <w:pPr>
        <w:spacing w:after="0" w:line="276" w:lineRule="auto"/>
        <w:jc w:val="center"/>
        <w:rPr>
          <w:rFonts w:ascii="Times New Roman" w:hAnsi="Times New Roman" w:cs="Times New Roman"/>
          <w:b/>
          <w:bCs/>
          <w:sz w:val="24"/>
          <w:szCs w:val="24"/>
        </w:rPr>
      </w:pPr>
    </w:p>
    <w:p w14:paraId="55792C24" w14:textId="4822C6A4" w:rsidR="00863A8B" w:rsidRPr="00FD4C9D" w:rsidRDefault="00081212"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co-advisors</w:t>
      </w:r>
      <w:r w:rsidR="00863A8B" w:rsidRPr="00FD4C9D">
        <w:rPr>
          <w:rFonts w:ascii="Times New Roman" w:hAnsi="Times New Roman" w:cs="Times New Roman"/>
          <w:sz w:val="24"/>
          <w:szCs w:val="24"/>
        </w:rPr>
        <w:t>] Petra, Chris</w:t>
      </w:r>
    </w:p>
    <w:p w14:paraId="08135C0B" w14:textId="52B34890" w:rsidR="00081212" w:rsidRPr="00FD4C9D" w:rsidRDefault="00863A8B"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081212" w:rsidRPr="00FD4C9D">
        <w:rPr>
          <w:rFonts w:ascii="Times New Roman" w:hAnsi="Times New Roman" w:cs="Times New Roman"/>
          <w:sz w:val="24"/>
          <w:szCs w:val="24"/>
        </w:rPr>
        <w:t>dissertation committee members]</w:t>
      </w:r>
      <w:r w:rsidR="00EC0C9E" w:rsidRPr="00FD4C9D">
        <w:rPr>
          <w:rFonts w:ascii="Times New Roman" w:hAnsi="Times New Roman" w:cs="Times New Roman"/>
          <w:sz w:val="24"/>
          <w:szCs w:val="24"/>
        </w:rPr>
        <w:t xml:space="preserve"> Cathy, Mike</w:t>
      </w:r>
    </w:p>
    <w:p w14:paraId="3C35FED3" w14:textId="0236089D" w:rsidR="00484AD3" w:rsidRPr="00FD4C9D" w:rsidRDefault="00484AD3"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co-authors</w:t>
      </w:r>
      <w:r w:rsidR="00E315F6" w:rsidRPr="00FD4C9D">
        <w:rPr>
          <w:rFonts w:ascii="Times New Roman" w:hAnsi="Times New Roman" w:cs="Times New Roman"/>
          <w:sz w:val="24"/>
          <w:szCs w:val="24"/>
        </w:rPr>
        <w:t xml:space="preserve"> / collaborators</w:t>
      </w:r>
      <w:r w:rsidRPr="00FD4C9D">
        <w:rPr>
          <w:rFonts w:ascii="Times New Roman" w:hAnsi="Times New Roman" w:cs="Times New Roman"/>
          <w:sz w:val="24"/>
          <w:szCs w:val="24"/>
        </w:rPr>
        <w:t>] Steve Matthews, Scott Sillett, Mike Hallworth, Sheryl Bryan, Richard Chandler</w:t>
      </w:r>
    </w:p>
    <w:p w14:paraId="0F9B63B7" w14:textId="6E4433CA" w:rsidR="00E87A2A" w:rsidRPr="00FD4C9D" w:rsidRDefault="00081212"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funding sources]</w:t>
      </w:r>
      <w:r w:rsidR="00EC0C9E" w:rsidRPr="00FD4C9D">
        <w:rPr>
          <w:rFonts w:ascii="Times New Roman" w:hAnsi="Times New Roman" w:cs="Times New Roman"/>
          <w:sz w:val="24"/>
          <w:szCs w:val="24"/>
        </w:rPr>
        <w:t xml:space="preserve"> NSF, Ruby, Coop Unit (Petra), WVU (Chris overhead), AOS, AWCF, Ludwig, Davis College x 2</w:t>
      </w:r>
      <w:r w:rsidR="00F96F93" w:rsidRPr="00FD4C9D">
        <w:rPr>
          <w:rFonts w:ascii="Times New Roman" w:hAnsi="Times New Roman" w:cs="Times New Roman"/>
          <w:sz w:val="24"/>
          <w:szCs w:val="24"/>
        </w:rPr>
        <w:t>, scholarships (Mortar Board, PEO, Mensa</w:t>
      </w:r>
      <w:r w:rsidR="00863A8B" w:rsidRPr="00FD4C9D">
        <w:rPr>
          <w:rFonts w:ascii="Times New Roman" w:hAnsi="Times New Roman" w:cs="Times New Roman"/>
          <w:sz w:val="24"/>
          <w:szCs w:val="24"/>
        </w:rPr>
        <w:t>, HOME</w:t>
      </w:r>
      <w:r w:rsidR="00F96F93" w:rsidRPr="00FD4C9D">
        <w:rPr>
          <w:rFonts w:ascii="Times New Roman" w:hAnsi="Times New Roman" w:cs="Times New Roman"/>
          <w:sz w:val="24"/>
          <w:szCs w:val="24"/>
        </w:rPr>
        <w:t>)</w:t>
      </w:r>
    </w:p>
    <w:p w14:paraId="4A085590" w14:textId="4E570E3E" w:rsidR="00081212" w:rsidRPr="00FD4C9D" w:rsidRDefault="00AA4E2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field season assistance]</w:t>
      </w:r>
    </w:p>
    <w:p w14:paraId="762923BB" w14:textId="5C55AD41" w:rsidR="005E5C5B" w:rsidRPr="00FD4C9D" w:rsidRDefault="005E5C5B"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USFS: Kyle Crafts, Gregory Brooks, Andy Moore, Shane Jones, Melissa Thomas-Van Gundy, Jonathan Morgan</w:t>
      </w:r>
    </w:p>
    <w:p w14:paraId="6F4D65D0" w14:textId="3047F02E" w:rsidR="005E5C5B" w:rsidRPr="00FD4C9D" w:rsidRDefault="005E5C5B"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DNR: Rich Rogers, Keith Krantz, Jeremy Rowan, Brian Kain, Danny Bennet</w:t>
      </w:r>
    </w:p>
    <w:p w14:paraId="52D5E662" w14:textId="4EF101E0" w:rsidR="00902B4C" w:rsidRPr="00FD4C9D" w:rsidRDefault="00902B4C"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WVU: Jim Anderson, Donna Hartman</w:t>
      </w:r>
    </w:p>
    <w:p w14:paraId="434C437F" w14:textId="5CECE5E8" w:rsidR="00AA4E21" w:rsidRPr="00FD4C9D" w:rsidRDefault="00AA4E2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field technicians</w:t>
      </w:r>
      <w:r w:rsidR="00561B1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561B1A" w:rsidRPr="00FD4C9D">
        <w:rPr>
          <w:rFonts w:ascii="Times New Roman" w:hAnsi="Times New Roman" w:cs="Times New Roman"/>
          <w:sz w:val="24"/>
          <w:szCs w:val="24"/>
        </w:rPr>
        <w:t>Spencer Crawford, Marco Messina, Davey Walters, Isabella Plummer, Emie McGee, Kyle Klotz, Larissa Babicz</w:t>
      </w:r>
    </w:p>
    <w:p w14:paraId="59BDBD16" w14:textId="266D68A8" w:rsidR="00561B1A" w:rsidRPr="00FD4C9D" w:rsidRDefault="00561B1A"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volunteers] Connor Tracey, </w:t>
      </w:r>
      <w:r w:rsidR="00C81A65" w:rsidRPr="00FD4C9D">
        <w:rPr>
          <w:rFonts w:ascii="Times New Roman" w:hAnsi="Times New Roman" w:cs="Times New Roman"/>
          <w:sz w:val="24"/>
          <w:szCs w:val="24"/>
        </w:rPr>
        <w:t xml:space="preserve">Megan Tenney, </w:t>
      </w:r>
      <w:r w:rsidR="00B86A75" w:rsidRPr="00FD4C9D">
        <w:rPr>
          <w:rFonts w:ascii="Times New Roman" w:hAnsi="Times New Roman" w:cs="Times New Roman"/>
          <w:sz w:val="24"/>
          <w:szCs w:val="24"/>
        </w:rPr>
        <w:t xml:space="preserve">Blayne Ott, </w:t>
      </w:r>
      <w:r w:rsidRPr="00FD4C9D">
        <w:rPr>
          <w:rFonts w:ascii="Times New Roman" w:hAnsi="Times New Roman" w:cs="Times New Roman"/>
          <w:sz w:val="24"/>
          <w:szCs w:val="24"/>
        </w:rPr>
        <w:t>Cassidy</w:t>
      </w:r>
      <w:r w:rsidR="00C81A65" w:rsidRPr="00FD4C9D">
        <w:rPr>
          <w:rFonts w:ascii="Times New Roman" w:hAnsi="Times New Roman" w:cs="Times New Roman"/>
          <w:sz w:val="24"/>
          <w:szCs w:val="24"/>
        </w:rPr>
        <w:t xml:space="preserve"> Attanasio, Mark McKnight, Jacob Lam, Andi Blaski, Dayla Woller, </w:t>
      </w:r>
      <w:r w:rsidRPr="00FD4C9D">
        <w:rPr>
          <w:rFonts w:ascii="Times New Roman" w:hAnsi="Times New Roman" w:cs="Times New Roman"/>
          <w:sz w:val="24"/>
          <w:szCs w:val="24"/>
        </w:rPr>
        <w:t>Jeremy</w:t>
      </w:r>
      <w:r w:rsidR="00C81A65" w:rsidRPr="00FD4C9D">
        <w:rPr>
          <w:rFonts w:ascii="Times New Roman" w:hAnsi="Times New Roman" w:cs="Times New Roman"/>
          <w:sz w:val="24"/>
          <w:szCs w:val="24"/>
        </w:rPr>
        <w:t xml:space="preserve"> Castle</w:t>
      </w:r>
    </w:p>
    <w:p w14:paraId="0E73021E" w14:textId="4877F815" w:rsidR="00A07C58" w:rsidRPr="00FD4C9D" w:rsidRDefault="00A07C5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data assistance] Matthew Peters (USFS NRS), Donna Ray (USFS)</w:t>
      </w:r>
    </w:p>
    <w:p w14:paraId="2F277AFE" w14:textId="5A816A75" w:rsidR="005E5C5B" w:rsidRPr="00FD4C9D" w:rsidRDefault="00AA4E2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Coop Unit]</w:t>
      </w:r>
      <w:r w:rsidR="005E5C5B" w:rsidRPr="00FD4C9D">
        <w:rPr>
          <w:rFonts w:ascii="Times New Roman" w:hAnsi="Times New Roman" w:cs="Times New Roman"/>
          <w:sz w:val="24"/>
          <w:szCs w:val="24"/>
        </w:rPr>
        <w:t xml:space="preserve"> Pat, Becky</w:t>
      </w:r>
    </w:p>
    <w:p w14:paraId="1589AB10" w14:textId="084C6B03" w:rsidR="00863A8B" w:rsidRPr="00FD4C9D" w:rsidRDefault="00863A8B"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Coop Unit vehicles – praise, complaints, apologies] Ford Explorer, Silver Patriot, Silver Latitude</w:t>
      </w:r>
    </w:p>
    <w:p w14:paraId="7BCEB7BE" w14:textId="7A33D15B" w:rsidR="009A71DD" w:rsidRPr="00FD4C9D" w:rsidRDefault="009A71D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others] Christopher Symes</w:t>
      </w:r>
      <w:r w:rsidR="00902B4C" w:rsidRPr="00FD4C9D">
        <w:rPr>
          <w:rFonts w:ascii="Times New Roman" w:hAnsi="Times New Roman" w:cs="Times New Roman"/>
          <w:sz w:val="24"/>
          <w:szCs w:val="24"/>
        </w:rPr>
        <w:t>, John Howell, Clay Lohan</w:t>
      </w:r>
      <w:r w:rsidR="00863A8B" w:rsidRPr="00FD4C9D">
        <w:rPr>
          <w:rFonts w:ascii="Times New Roman" w:hAnsi="Times New Roman" w:cs="Times New Roman"/>
          <w:sz w:val="24"/>
          <w:szCs w:val="24"/>
        </w:rPr>
        <w:t>, Mark Aronhalt, Joshua Ayres</w:t>
      </w:r>
      <w:r w:rsidR="009E0047" w:rsidRPr="00FD4C9D">
        <w:rPr>
          <w:rFonts w:ascii="Times New Roman" w:hAnsi="Times New Roman" w:cs="Times New Roman"/>
          <w:sz w:val="24"/>
          <w:szCs w:val="24"/>
        </w:rPr>
        <w:t>, Wendy Daly</w:t>
      </w:r>
    </w:p>
    <w:p w14:paraId="41EED818" w14:textId="4AD5B44D" w:rsidR="00863A8B" w:rsidRPr="00FD4C9D" w:rsidRDefault="00863A8B"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MNF] Sometimes the MNF was not a very fun study area, with its treacherous muddy roads, roads that do not exist or are not driveable, gates that do not open, rhododendron thickets</w:t>
      </w:r>
      <w:r w:rsidR="00E741CE" w:rsidRPr="00FD4C9D">
        <w:rPr>
          <w:rFonts w:ascii="Times New Roman" w:hAnsi="Times New Roman" w:cs="Times New Roman"/>
          <w:sz w:val="24"/>
          <w:szCs w:val="24"/>
        </w:rPr>
        <w:t>,</w:t>
      </w:r>
      <w:r w:rsidRPr="00FD4C9D">
        <w:rPr>
          <w:rFonts w:ascii="Times New Roman" w:hAnsi="Times New Roman" w:cs="Times New Roman"/>
          <w:sz w:val="24"/>
          <w:szCs w:val="24"/>
        </w:rPr>
        <w:t xml:space="preserve"> stinging nettle, biting insects, unpredictable rain patterns. But thanks for not killing me when I got fed up with the rhododendron and decided to walk across fallen branches suspended 5 feet in the air and shimmy down a fallen trunk to get down a steep cliff.</w:t>
      </w:r>
    </w:p>
    <w:p w14:paraId="5EF729FB" w14:textId="4A1DA102" w:rsidR="00AA4E21" w:rsidRPr="00FD4C9D" w:rsidRDefault="00AA4E2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inspiration]</w:t>
      </w:r>
      <w:r w:rsidR="005E5C5B" w:rsidRPr="00FD4C9D">
        <w:rPr>
          <w:rFonts w:ascii="Times New Roman" w:hAnsi="Times New Roman" w:cs="Times New Roman"/>
          <w:sz w:val="24"/>
          <w:szCs w:val="24"/>
        </w:rPr>
        <w:t xml:space="preserve"> Previous PhD students: </w:t>
      </w:r>
      <w:r w:rsidR="00863A8B" w:rsidRPr="00FD4C9D">
        <w:rPr>
          <w:rFonts w:ascii="Times New Roman" w:hAnsi="Times New Roman" w:cs="Times New Roman"/>
          <w:sz w:val="24"/>
          <w:szCs w:val="24"/>
        </w:rPr>
        <w:t xml:space="preserve">Bram, </w:t>
      </w:r>
      <w:r w:rsidR="005E5C5B" w:rsidRPr="00FD4C9D">
        <w:rPr>
          <w:rFonts w:ascii="Times New Roman" w:hAnsi="Times New Roman" w:cs="Times New Roman"/>
          <w:sz w:val="24"/>
          <w:szCs w:val="24"/>
        </w:rPr>
        <w:t>Laura, Andrew, Desiree, Kyle</w:t>
      </w:r>
      <w:r w:rsidR="00863A8B" w:rsidRPr="00FD4C9D">
        <w:rPr>
          <w:rFonts w:ascii="Times New Roman" w:hAnsi="Times New Roman" w:cs="Times New Roman"/>
          <w:sz w:val="24"/>
          <w:szCs w:val="24"/>
        </w:rPr>
        <w:t>, Sergio</w:t>
      </w:r>
    </w:p>
    <w:p w14:paraId="0107F46D" w14:textId="670420B0" w:rsidR="000D6E30" w:rsidRPr="00FD4C9D" w:rsidRDefault="000D6E3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comprehensive exams] </w:t>
      </w:r>
      <w:r w:rsidR="00C57592" w:rsidRPr="00FD4C9D">
        <w:rPr>
          <w:rFonts w:ascii="Times New Roman" w:hAnsi="Times New Roman" w:cs="Times New Roman"/>
          <w:sz w:val="24"/>
          <w:szCs w:val="24"/>
        </w:rPr>
        <w:t xml:space="preserve">Laura Farwell, </w:t>
      </w:r>
      <w:r w:rsidRPr="00FD4C9D">
        <w:rPr>
          <w:rFonts w:ascii="Times New Roman" w:hAnsi="Times New Roman" w:cs="Times New Roman"/>
          <w:sz w:val="24"/>
          <w:szCs w:val="24"/>
        </w:rPr>
        <w:t>Gretchen Nareff, Mack Frantz, Jim Sheehan</w:t>
      </w:r>
      <w:r w:rsidR="009E2401" w:rsidRPr="00FD4C9D">
        <w:rPr>
          <w:rFonts w:ascii="Times New Roman" w:hAnsi="Times New Roman" w:cs="Times New Roman"/>
          <w:sz w:val="24"/>
          <w:szCs w:val="24"/>
        </w:rPr>
        <w:t>, Eric, Lucas</w:t>
      </w:r>
    </w:p>
    <w:p w14:paraId="2466EA1D" w14:textId="1B301CC6" w:rsidR="008F7E29" w:rsidRPr="00FD4C9D" w:rsidRDefault="008F7E29" w:rsidP="007A1808">
      <w:pPr>
        <w:spacing w:line="276" w:lineRule="auto"/>
        <w:rPr>
          <w:rFonts w:ascii="Times New Roman" w:hAnsi="Times New Roman" w:cs="Times New Roman"/>
          <w:sz w:val="24"/>
          <w:szCs w:val="24"/>
        </w:rPr>
      </w:pPr>
    </w:p>
    <w:p w14:paraId="1FCCA149" w14:textId="379C6B61" w:rsidR="008F7E29" w:rsidRPr="00FD4C9D" w:rsidRDefault="008F7E2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former Coop Unit</w:t>
      </w:r>
      <w:r w:rsidR="008D5E6F" w:rsidRPr="00FD4C9D">
        <w:rPr>
          <w:rFonts w:ascii="Times New Roman" w:hAnsi="Times New Roman" w:cs="Times New Roman"/>
          <w:sz w:val="24"/>
          <w:szCs w:val="24"/>
        </w:rPr>
        <w:t xml:space="preserve"> / WVU</w:t>
      </w:r>
      <w:r w:rsidRPr="00FD4C9D">
        <w:rPr>
          <w:rFonts w:ascii="Times New Roman" w:hAnsi="Times New Roman" w:cs="Times New Roman"/>
          <w:sz w:val="24"/>
          <w:szCs w:val="24"/>
        </w:rPr>
        <w:t xml:space="preserve"> students (whose data I am using)] Kyle Aldinger, Tom DeMeo, Gary Williams, Molly McDermott, Jeff Duguay, Douglas Becker</w:t>
      </w:r>
      <w:r w:rsidR="008D5E6F" w:rsidRPr="00FD4C9D">
        <w:rPr>
          <w:rFonts w:ascii="Times New Roman" w:hAnsi="Times New Roman" w:cs="Times New Roman"/>
          <w:sz w:val="24"/>
          <w:szCs w:val="24"/>
        </w:rPr>
        <w:t>, Gordon</w:t>
      </w:r>
    </w:p>
    <w:p w14:paraId="13D07645" w14:textId="58D0E964" w:rsidR="005E5C5B" w:rsidRPr="00FD4C9D" w:rsidRDefault="005E5C5B"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ellow grad students] </w:t>
      </w:r>
      <w:r w:rsidR="006C7AE5" w:rsidRPr="00FD4C9D">
        <w:rPr>
          <w:rFonts w:ascii="Times New Roman" w:hAnsi="Times New Roman" w:cs="Times New Roman"/>
          <w:sz w:val="24"/>
          <w:szCs w:val="24"/>
        </w:rPr>
        <w:t xml:space="preserve">Dan, </w:t>
      </w:r>
      <w:r w:rsidRPr="00FD4C9D">
        <w:rPr>
          <w:rFonts w:ascii="Times New Roman" w:hAnsi="Times New Roman" w:cs="Times New Roman"/>
          <w:sz w:val="24"/>
          <w:szCs w:val="24"/>
        </w:rPr>
        <w:t>Lucas, Amber, Brin, Darien</w:t>
      </w:r>
      <w:r w:rsidR="00EC3B49" w:rsidRPr="00FD4C9D">
        <w:rPr>
          <w:rFonts w:ascii="Times New Roman" w:hAnsi="Times New Roman" w:cs="Times New Roman"/>
          <w:sz w:val="24"/>
          <w:szCs w:val="24"/>
        </w:rPr>
        <w:t>, Joel</w:t>
      </w:r>
      <w:r w:rsidR="007C3EF2" w:rsidRPr="00FD4C9D">
        <w:rPr>
          <w:rFonts w:ascii="Times New Roman" w:hAnsi="Times New Roman" w:cs="Times New Roman"/>
          <w:sz w:val="24"/>
          <w:szCs w:val="24"/>
        </w:rPr>
        <w:t>, Alex</w:t>
      </w:r>
    </w:p>
    <w:p w14:paraId="0AEE79A6" w14:textId="79FDDCF0" w:rsidR="005E5C5B" w:rsidRPr="00FD4C9D" w:rsidRDefault="005E5C5B"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labmates] Sara, Eric, Stephanie, Erin, Brett, </w:t>
      </w:r>
      <w:r w:rsidR="006C7AE5" w:rsidRPr="00FD4C9D">
        <w:rPr>
          <w:rFonts w:ascii="Times New Roman" w:hAnsi="Times New Roman" w:cs="Times New Roman"/>
          <w:sz w:val="24"/>
          <w:szCs w:val="24"/>
        </w:rPr>
        <w:t xml:space="preserve">Sarah, </w:t>
      </w:r>
      <w:r w:rsidRPr="00FD4C9D">
        <w:rPr>
          <w:rFonts w:ascii="Times New Roman" w:hAnsi="Times New Roman" w:cs="Times New Roman"/>
          <w:sz w:val="24"/>
          <w:szCs w:val="24"/>
        </w:rPr>
        <w:t>Gordon, Reina</w:t>
      </w:r>
      <w:r w:rsidR="006C7AE5" w:rsidRPr="00FD4C9D">
        <w:rPr>
          <w:rFonts w:ascii="Times New Roman" w:hAnsi="Times New Roman" w:cs="Times New Roman"/>
          <w:sz w:val="24"/>
          <w:szCs w:val="24"/>
        </w:rPr>
        <w:t>, Lincoln</w:t>
      </w:r>
    </w:p>
    <w:p w14:paraId="69C1D3F5" w14:textId="19049C68" w:rsidR="00AA4E21" w:rsidRPr="00FD4C9D" w:rsidRDefault="00AA4E2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family]</w:t>
      </w:r>
      <w:r w:rsidR="005E5C5B" w:rsidRPr="00FD4C9D">
        <w:rPr>
          <w:rFonts w:ascii="Times New Roman" w:hAnsi="Times New Roman" w:cs="Times New Roman"/>
          <w:sz w:val="24"/>
          <w:szCs w:val="24"/>
        </w:rPr>
        <w:t xml:space="preserve"> Derek, dad</w:t>
      </w:r>
      <w:r w:rsidR="0036150F" w:rsidRPr="00FD4C9D">
        <w:rPr>
          <w:rFonts w:ascii="Times New Roman" w:hAnsi="Times New Roman" w:cs="Times New Roman"/>
          <w:sz w:val="24"/>
          <w:szCs w:val="24"/>
        </w:rPr>
        <w:t xml:space="preserve"> and</w:t>
      </w:r>
      <w:r w:rsidR="005E5C5B" w:rsidRPr="00FD4C9D">
        <w:rPr>
          <w:rFonts w:ascii="Times New Roman" w:hAnsi="Times New Roman" w:cs="Times New Roman"/>
          <w:sz w:val="24"/>
          <w:szCs w:val="24"/>
        </w:rPr>
        <w:t xml:space="preserve"> mom, Emily</w:t>
      </w:r>
    </w:p>
    <w:p w14:paraId="60F11061" w14:textId="1B0E47D6" w:rsidR="00863A8B" w:rsidRPr="00FD4C9D" w:rsidRDefault="00863A8B" w:rsidP="00846141">
      <w:pPr>
        <w:spacing w:after="0" w:line="276" w:lineRule="auto"/>
        <w:rPr>
          <w:rFonts w:ascii="Times New Roman" w:hAnsi="Times New Roman" w:cs="Times New Roman"/>
          <w:sz w:val="24"/>
          <w:szCs w:val="24"/>
        </w:rPr>
      </w:pPr>
    </w:p>
    <w:p w14:paraId="0DE6941E" w14:textId="61CCFF4A" w:rsidR="00863A8B" w:rsidRPr="00FD4C9D" w:rsidRDefault="00863A8B" w:rsidP="00846141">
      <w:pPr>
        <w:spacing w:after="0" w:line="276" w:lineRule="auto"/>
        <w:rPr>
          <w:rFonts w:ascii="Times New Roman" w:hAnsi="Times New Roman" w:cs="Times New Roman"/>
          <w:sz w:val="24"/>
          <w:szCs w:val="24"/>
        </w:rPr>
      </w:pPr>
    </w:p>
    <w:p w14:paraId="324BD5B9" w14:textId="2252DB79" w:rsidR="00AA4E21" w:rsidRPr="00FD4C9D" w:rsidRDefault="00AA4E21" w:rsidP="00846141">
      <w:pPr>
        <w:spacing w:after="0" w:line="276" w:lineRule="auto"/>
        <w:rPr>
          <w:rFonts w:ascii="Times New Roman" w:hAnsi="Times New Roman" w:cs="Times New Roman"/>
          <w:sz w:val="24"/>
          <w:szCs w:val="24"/>
        </w:rPr>
      </w:pPr>
    </w:p>
    <w:p w14:paraId="5FBA6C73" w14:textId="0DDF5A29" w:rsidR="00AA4E21" w:rsidRPr="00FD4C9D" w:rsidRDefault="00AA4E21" w:rsidP="00846141">
      <w:pPr>
        <w:spacing w:after="0" w:line="276" w:lineRule="auto"/>
        <w:rPr>
          <w:rFonts w:ascii="Times New Roman" w:hAnsi="Times New Roman" w:cs="Times New Roman"/>
          <w:sz w:val="24"/>
          <w:szCs w:val="24"/>
        </w:rPr>
      </w:pPr>
    </w:p>
    <w:p w14:paraId="4C929D54" w14:textId="2FAA6F77" w:rsidR="00AA4E21" w:rsidRPr="00FD4C9D" w:rsidRDefault="00AA4E21" w:rsidP="00846141">
      <w:pPr>
        <w:spacing w:after="0" w:line="276" w:lineRule="auto"/>
        <w:rPr>
          <w:rFonts w:ascii="Times New Roman" w:hAnsi="Times New Roman" w:cs="Times New Roman"/>
          <w:sz w:val="24"/>
          <w:szCs w:val="24"/>
        </w:rPr>
      </w:pPr>
    </w:p>
    <w:p w14:paraId="3882FACD" w14:textId="13DC6AC2" w:rsidR="00AA4E21" w:rsidRPr="00FD4C9D" w:rsidRDefault="00AA4E21" w:rsidP="00846141">
      <w:pPr>
        <w:spacing w:after="0" w:line="276" w:lineRule="auto"/>
        <w:rPr>
          <w:rFonts w:ascii="Times New Roman" w:hAnsi="Times New Roman" w:cs="Times New Roman"/>
          <w:sz w:val="24"/>
          <w:szCs w:val="24"/>
        </w:rPr>
      </w:pPr>
    </w:p>
    <w:p w14:paraId="09F8579E" w14:textId="1745F249" w:rsidR="00AA4E21" w:rsidRPr="00FD4C9D" w:rsidRDefault="00AA4E21" w:rsidP="00846141">
      <w:pPr>
        <w:spacing w:after="0" w:line="276" w:lineRule="auto"/>
        <w:rPr>
          <w:rFonts w:ascii="Times New Roman" w:hAnsi="Times New Roman" w:cs="Times New Roman"/>
          <w:sz w:val="24"/>
          <w:szCs w:val="24"/>
        </w:rPr>
      </w:pPr>
    </w:p>
    <w:p w14:paraId="716CA299" w14:textId="6FA6BDBE" w:rsidR="00AA4E21" w:rsidRPr="00FD4C9D" w:rsidRDefault="00AA4E21" w:rsidP="00846141">
      <w:pPr>
        <w:spacing w:after="0" w:line="276" w:lineRule="auto"/>
        <w:rPr>
          <w:rFonts w:ascii="Times New Roman" w:hAnsi="Times New Roman" w:cs="Times New Roman"/>
          <w:sz w:val="24"/>
          <w:szCs w:val="24"/>
        </w:rPr>
      </w:pPr>
    </w:p>
    <w:p w14:paraId="6ACA0D18" w14:textId="64654149" w:rsidR="00AA4E21" w:rsidRPr="00FD4C9D" w:rsidRDefault="00AA4E21" w:rsidP="00846141">
      <w:pPr>
        <w:spacing w:after="0" w:line="276" w:lineRule="auto"/>
        <w:rPr>
          <w:rFonts w:ascii="Times New Roman" w:hAnsi="Times New Roman" w:cs="Times New Roman"/>
          <w:sz w:val="24"/>
          <w:szCs w:val="24"/>
        </w:rPr>
      </w:pPr>
    </w:p>
    <w:p w14:paraId="1B867932" w14:textId="10E42751" w:rsidR="00AA4E21" w:rsidRPr="00FD4C9D" w:rsidRDefault="00AA4E21" w:rsidP="00846141">
      <w:pPr>
        <w:spacing w:after="0" w:line="276" w:lineRule="auto"/>
        <w:rPr>
          <w:rFonts w:ascii="Times New Roman" w:hAnsi="Times New Roman" w:cs="Times New Roman"/>
          <w:sz w:val="24"/>
          <w:szCs w:val="24"/>
        </w:rPr>
      </w:pPr>
    </w:p>
    <w:p w14:paraId="1BC51217" w14:textId="7253B0A7" w:rsidR="00AA4E21" w:rsidRPr="00FD4C9D" w:rsidRDefault="00AA4E21" w:rsidP="00846141">
      <w:pPr>
        <w:spacing w:after="0" w:line="276" w:lineRule="auto"/>
        <w:rPr>
          <w:rFonts w:ascii="Times New Roman" w:hAnsi="Times New Roman" w:cs="Times New Roman"/>
          <w:sz w:val="24"/>
          <w:szCs w:val="24"/>
        </w:rPr>
      </w:pPr>
    </w:p>
    <w:p w14:paraId="0FACEEA2" w14:textId="784B68FB" w:rsidR="00AA4E21" w:rsidRPr="00FD4C9D" w:rsidRDefault="00AA4E21" w:rsidP="00846141">
      <w:pPr>
        <w:spacing w:after="0" w:line="276" w:lineRule="auto"/>
        <w:rPr>
          <w:rFonts w:ascii="Times New Roman" w:hAnsi="Times New Roman" w:cs="Times New Roman"/>
          <w:sz w:val="24"/>
          <w:szCs w:val="24"/>
        </w:rPr>
      </w:pPr>
    </w:p>
    <w:p w14:paraId="000764DE" w14:textId="36B5398B" w:rsidR="00AA4E21" w:rsidRPr="00FD4C9D" w:rsidRDefault="00AA4E21" w:rsidP="00846141">
      <w:pPr>
        <w:spacing w:after="0" w:line="276" w:lineRule="auto"/>
        <w:rPr>
          <w:rFonts w:ascii="Times New Roman" w:hAnsi="Times New Roman" w:cs="Times New Roman"/>
          <w:sz w:val="24"/>
          <w:szCs w:val="24"/>
        </w:rPr>
      </w:pPr>
    </w:p>
    <w:p w14:paraId="616D595F" w14:textId="3B0A6AC0" w:rsidR="00AA4E21" w:rsidRPr="00FD4C9D" w:rsidRDefault="00AA4E21" w:rsidP="00846141">
      <w:pPr>
        <w:spacing w:after="0" w:line="276" w:lineRule="auto"/>
        <w:rPr>
          <w:rFonts w:ascii="Times New Roman" w:hAnsi="Times New Roman" w:cs="Times New Roman"/>
          <w:sz w:val="24"/>
          <w:szCs w:val="24"/>
        </w:rPr>
      </w:pPr>
    </w:p>
    <w:p w14:paraId="19AE2E68" w14:textId="4A36F96A" w:rsidR="00AA4E21" w:rsidRPr="00FD4C9D" w:rsidRDefault="00AA4E21" w:rsidP="00846141">
      <w:pPr>
        <w:spacing w:after="0" w:line="276" w:lineRule="auto"/>
        <w:rPr>
          <w:rFonts w:ascii="Times New Roman" w:hAnsi="Times New Roman" w:cs="Times New Roman"/>
          <w:sz w:val="24"/>
          <w:szCs w:val="24"/>
        </w:rPr>
      </w:pPr>
    </w:p>
    <w:p w14:paraId="3A0B22BD" w14:textId="58406E39" w:rsidR="00AA4E21" w:rsidRPr="00FD4C9D" w:rsidRDefault="00AA4E21" w:rsidP="00846141">
      <w:pPr>
        <w:spacing w:after="0" w:line="276" w:lineRule="auto"/>
        <w:rPr>
          <w:rFonts w:ascii="Times New Roman" w:hAnsi="Times New Roman" w:cs="Times New Roman"/>
          <w:sz w:val="24"/>
          <w:szCs w:val="24"/>
        </w:rPr>
      </w:pPr>
    </w:p>
    <w:p w14:paraId="3AD15813" w14:textId="0C2CA2CD" w:rsidR="00AA4E21" w:rsidRPr="00FD4C9D" w:rsidRDefault="00AA4E21" w:rsidP="00846141">
      <w:pPr>
        <w:spacing w:after="0" w:line="276" w:lineRule="auto"/>
        <w:rPr>
          <w:rFonts w:ascii="Times New Roman" w:hAnsi="Times New Roman" w:cs="Times New Roman"/>
          <w:sz w:val="24"/>
          <w:szCs w:val="24"/>
        </w:rPr>
      </w:pPr>
    </w:p>
    <w:p w14:paraId="276E5A68" w14:textId="4F8F09A5" w:rsidR="00AA4E21" w:rsidRPr="00FD4C9D" w:rsidRDefault="00AA4E21" w:rsidP="00846141">
      <w:pPr>
        <w:spacing w:after="0" w:line="276" w:lineRule="auto"/>
        <w:rPr>
          <w:rFonts w:ascii="Times New Roman" w:hAnsi="Times New Roman" w:cs="Times New Roman"/>
          <w:sz w:val="24"/>
          <w:szCs w:val="24"/>
        </w:rPr>
      </w:pPr>
    </w:p>
    <w:p w14:paraId="3D71CBD1" w14:textId="51A4F8B3" w:rsidR="00AA4E21" w:rsidRPr="00FD4C9D" w:rsidRDefault="00AA4E21" w:rsidP="00846141">
      <w:pPr>
        <w:spacing w:after="0" w:line="276" w:lineRule="auto"/>
        <w:rPr>
          <w:rFonts w:ascii="Times New Roman" w:hAnsi="Times New Roman" w:cs="Times New Roman"/>
          <w:sz w:val="24"/>
          <w:szCs w:val="24"/>
        </w:rPr>
      </w:pPr>
    </w:p>
    <w:p w14:paraId="40E5DAD2" w14:textId="4D08846D" w:rsidR="00AA4E21" w:rsidRPr="00FD4C9D" w:rsidRDefault="00AA4E21" w:rsidP="00846141">
      <w:pPr>
        <w:spacing w:after="0" w:line="276" w:lineRule="auto"/>
        <w:rPr>
          <w:rFonts w:ascii="Times New Roman" w:hAnsi="Times New Roman" w:cs="Times New Roman"/>
          <w:sz w:val="24"/>
          <w:szCs w:val="24"/>
        </w:rPr>
      </w:pPr>
    </w:p>
    <w:p w14:paraId="5ACD3724" w14:textId="0FCD0FC5" w:rsidR="00AA4E21" w:rsidRPr="00FD4C9D" w:rsidRDefault="00AA4E21" w:rsidP="00846141">
      <w:pPr>
        <w:spacing w:after="0" w:line="276" w:lineRule="auto"/>
        <w:rPr>
          <w:rFonts w:ascii="Times New Roman" w:hAnsi="Times New Roman" w:cs="Times New Roman"/>
          <w:sz w:val="24"/>
          <w:szCs w:val="24"/>
        </w:rPr>
      </w:pPr>
    </w:p>
    <w:p w14:paraId="48E2B15D" w14:textId="3BBB0A7D" w:rsidR="00C472D3" w:rsidRPr="00FD4C9D" w:rsidRDefault="00C472D3" w:rsidP="00846141">
      <w:pPr>
        <w:spacing w:after="0" w:line="276" w:lineRule="auto"/>
        <w:rPr>
          <w:rFonts w:ascii="Times New Roman" w:hAnsi="Times New Roman" w:cs="Times New Roman"/>
          <w:sz w:val="24"/>
          <w:szCs w:val="24"/>
        </w:rPr>
      </w:pPr>
    </w:p>
    <w:p w14:paraId="118E1EC0" w14:textId="143E6E37" w:rsidR="00C472D3" w:rsidRPr="00FD4C9D" w:rsidRDefault="00C472D3" w:rsidP="00846141">
      <w:pPr>
        <w:spacing w:after="0" w:line="276" w:lineRule="auto"/>
        <w:rPr>
          <w:rFonts w:ascii="Times New Roman" w:hAnsi="Times New Roman" w:cs="Times New Roman"/>
          <w:sz w:val="24"/>
          <w:szCs w:val="24"/>
        </w:rPr>
      </w:pPr>
    </w:p>
    <w:p w14:paraId="3A16EBE1" w14:textId="1C63DD8C" w:rsidR="00C472D3" w:rsidRPr="00FD4C9D" w:rsidRDefault="00C472D3" w:rsidP="00846141">
      <w:pPr>
        <w:spacing w:after="0" w:line="276" w:lineRule="auto"/>
        <w:rPr>
          <w:rFonts w:ascii="Times New Roman" w:hAnsi="Times New Roman" w:cs="Times New Roman"/>
          <w:sz w:val="24"/>
          <w:szCs w:val="24"/>
        </w:rPr>
      </w:pPr>
    </w:p>
    <w:p w14:paraId="3E371049" w14:textId="6178A4D9" w:rsidR="00C472D3" w:rsidRPr="00FD4C9D" w:rsidRDefault="00C472D3" w:rsidP="00846141">
      <w:pPr>
        <w:spacing w:after="0" w:line="276" w:lineRule="auto"/>
        <w:rPr>
          <w:rFonts w:ascii="Times New Roman" w:hAnsi="Times New Roman" w:cs="Times New Roman"/>
          <w:sz w:val="24"/>
          <w:szCs w:val="24"/>
        </w:rPr>
      </w:pPr>
    </w:p>
    <w:p w14:paraId="6C58FAFC" w14:textId="2CA193CD" w:rsidR="00C472D3" w:rsidRPr="00FD4C9D" w:rsidRDefault="00C472D3" w:rsidP="00846141">
      <w:pPr>
        <w:spacing w:after="0" w:line="276" w:lineRule="auto"/>
        <w:rPr>
          <w:rFonts w:ascii="Times New Roman" w:hAnsi="Times New Roman" w:cs="Times New Roman"/>
          <w:sz w:val="24"/>
          <w:szCs w:val="24"/>
        </w:rPr>
      </w:pPr>
    </w:p>
    <w:p w14:paraId="4DAFFBDC" w14:textId="0AC20272" w:rsidR="00C472D3" w:rsidRPr="00FD4C9D" w:rsidRDefault="00C472D3" w:rsidP="00846141">
      <w:pPr>
        <w:spacing w:after="0" w:line="276" w:lineRule="auto"/>
        <w:rPr>
          <w:rFonts w:ascii="Times New Roman" w:hAnsi="Times New Roman" w:cs="Times New Roman"/>
          <w:sz w:val="24"/>
          <w:szCs w:val="24"/>
        </w:rPr>
      </w:pPr>
    </w:p>
    <w:p w14:paraId="4FE47EC5" w14:textId="0BE01D9E" w:rsidR="007A1808" w:rsidRPr="00FD4C9D" w:rsidRDefault="007A1808" w:rsidP="00846141">
      <w:pPr>
        <w:spacing w:after="0" w:line="276" w:lineRule="auto"/>
        <w:rPr>
          <w:rFonts w:ascii="Times New Roman" w:hAnsi="Times New Roman" w:cs="Times New Roman"/>
          <w:sz w:val="24"/>
          <w:szCs w:val="24"/>
        </w:rPr>
      </w:pPr>
    </w:p>
    <w:p w14:paraId="2FDCE5E7" w14:textId="486CAEE7" w:rsidR="007A1808" w:rsidRPr="00FD4C9D" w:rsidRDefault="007A1808" w:rsidP="00846141">
      <w:pPr>
        <w:spacing w:after="0" w:line="276" w:lineRule="auto"/>
        <w:rPr>
          <w:rFonts w:ascii="Times New Roman" w:hAnsi="Times New Roman" w:cs="Times New Roman"/>
          <w:sz w:val="24"/>
          <w:szCs w:val="24"/>
        </w:rPr>
      </w:pPr>
    </w:p>
    <w:p w14:paraId="0C7EA18C" w14:textId="7108323A" w:rsidR="007A1808" w:rsidRPr="00FD4C9D" w:rsidRDefault="007A1808" w:rsidP="00846141">
      <w:pPr>
        <w:spacing w:after="0" w:line="276" w:lineRule="auto"/>
        <w:rPr>
          <w:rFonts w:ascii="Times New Roman" w:hAnsi="Times New Roman" w:cs="Times New Roman"/>
          <w:sz w:val="24"/>
          <w:szCs w:val="24"/>
        </w:rPr>
      </w:pPr>
    </w:p>
    <w:p w14:paraId="627BC804" w14:textId="41B51F7D" w:rsidR="007A1808" w:rsidRPr="00FD4C9D" w:rsidRDefault="007A1808" w:rsidP="00846141">
      <w:pPr>
        <w:spacing w:after="0" w:line="276" w:lineRule="auto"/>
        <w:rPr>
          <w:rFonts w:ascii="Times New Roman" w:hAnsi="Times New Roman" w:cs="Times New Roman"/>
          <w:sz w:val="24"/>
          <w:szCs w:val="24"/>
        </w:rPr>
      </w:pPr>
    </w:p>
    <w:p w14:paraId="5C85D6AD" w14:textId="77777777" w:rsidR="007A1808" w:rsidRPr="00FD4C9D" w:rsidRDefault="007A1808" w:rsidP="00846141">
      <w:pPr>
        <w:spacing w:after="0" w:line="276" w:lineRule="auto"/>
        <w:rPr>
          <w:rFonts w:ascii="Times New Roman" w:hAnsi="Times New Roman" w:cs="Times New Roman"/>
          <w:sz w:val="24"/>
          <w:szCs w:val="24"/>
        </w:rPr>
      </w:pPr>
    </w:p>
    <w:p w14:paraId="78196CF7" w14:textId="02764123" w:rsidR="00C472D3" w:rsidRPr="00FD4C9D" w:rsidRDefault="00C472D3" w:rsidP="00846141">
      <w:pPr>
        <w:spacing w:after="0" w:line="276" w:lineRule="auto"/>
        <w:rPr>
          <w:rFonts w:ascii="Times New Roman" w:hAnsi="Times New Roman" w:cs="Times New Roman"/>
          <w:sz w:val="24"/>
          <w:szCs w:val="24"/>
        </w:rPr>
      </w:pPr>
    </w:p>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lastRenderedPageBreak/>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233F5039"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A literature review and cas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Introduction</w:t>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1521A536"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can impact birds </w:t>
      </w:r>
      <w:r w:rsidR="003C33BA" w:rsidRPr="00FD4C9D">
        <w:rPr>
          <w:rFonts w:ascii="Times New Roman" w:hAnsi="Times New Roman" w:cs="Times New Roman"/>
          <w:sz w:val="24"/>
        </w:rPr>
        <w:t xml:space="preserve">both </w:t>
      </w:r>
      <w:r w:rsidRPr="00FD4C9D">
        <w:rPr>
          <w:rFonts w:ascii="Times New Roman" w:hAnsi="Times New Roman" w:cs="Times New Roman"/>
          <w:sz w:val="24"/>
        </w:rPr>
        <w:t xml:space="preserve">directly and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4, 2006, Crick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r w:rsidRPr="00FD4C9D">
        <w:rPr>
          <w:rFonts w:ascii="Times New Roman" w:hAnsi="Times New Roman" w:cs="Times New Roman"/>
          <w:i/>
          <w:sz w:val="24"/>
        </w:rPr>
        <w:t>Tachycineta bicolor</w:t>
      </w:r>
      <w:r w:rsidRPr="00FD4C9D">
        <w:rPr>
          <w:rFonts w:ascii="Times New Roman" w:hAnsi="Times New Roman" w:cs="Times New Roman"/>
          <w:sz w:val="24"/>
        </w:rPr>
        <w:t>) and pied flycatchers (</w:t>
      </w:r>
      <w:r w:rsidRPr="00FD4C9D">
        <w:rPr>
          <w:rFonts w:ascii="Times New Roman" w:hAnsi="Times New Roman" w:cs="Times New Roman"/>
          <w:i/>
          <w:sz w:val="24"/>
        </w:rPr>
        <w:t>Ficedula hypoleuca</w:t>
      </w:r>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42C21FA"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their wintering and/or breeding ranges northwar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homas and Lennon 1999, Hitch and Leberg 2007, La Sorte and Thompson III 200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but both latitudinal and </w:t>
      </w:r>
      <w:r w:rsidR="00314504" w:rsidRPr="00FD4C9D">
        <w:rPr>
          <w:rFonts w:ascii="Times New Roman" w:hAnsi="Times New Roman" w:cs="Times New Roman"/>
          <w:sz w:val="24"/>
        </w:rPr>
        <w:lastRenderedPageBreak/>
        <w:t xml:space="preserve">altitudinal shifts have been documented and projecte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ounds et al. 1999, 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igh-elevation species are particularly vulnerable to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iegel et al. 2014)</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eLuca and King 201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547C198C"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 with consequences potentially greatest for long-distance migrants in seasonal habitat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Lemoine and Böhning-Gaese 2003, Both et al. 2010)</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chwartz et al. 2006, Sekercioglu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lternatively, some species are predicted to expand their distributions,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 Stralberg et al. 2009)</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ce-Higgins et al. 2015)</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 xml:space="preserve">(Gaston et al. 2003, Aratrakorn et al. 2006, Zurita et </w:t>
      </w:r>
      <w:r w:rsidR="00270DB9" w:rsidRPr="00270DB9">
        <w:rPr>
          <w:rFonts w:ascii="Times New Roman" w:hAnsi="Times New Roman" w:cs="Times New Roman"/>
          <w:noProof/>
          <w:sz w:val="24"/>
        </w:rPr>
        <w:lastRenderedPageBreak/>
        <w:t>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r w:rsidRPr="00FD4C9D">
        <w:rPr>
          <w:rFonts w:ascii="Times New Roman" w:hAnsi="Times New Roman" w:cs="Times New Roman"/>
          <w:i/>
          <w:sz w:val="24"/>
        </w:rPr>
        <w:t>Seiurus aurocapillus</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Vireo olivaceus</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1CCA759E"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62568DF"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r w:rsidR="00314504" w:rsidRPr="00FD4C9D">
        <w:rPr>
          <w:rFonts w:ascii="Times New Roman" w:hAnsi="Times New Roman" w:cs="Times New Roman"/>
          <w:i/>
          <w:sz w:val="24"/>
          <w:szCs w:val="24"/>
        </w:rPr>
        <w:t>Cardellina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Setophaga caerulescens</w:t>
      </w:r>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270DB9">
        <w:rPr>
          <w:rFonts w:ascii="Times New Roman" w:hAnsi="Times New Roman" w:cs="Times New Roman"/>
          <w:sz w:val="24"/>
          <w:szCs w:val="24"/>
          <w:lang w:val="fr-FR"/>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lang w:val="fr-FR"/>
        </w:rPr>
        <w:t>(Lawler et al. 2013, Zhu et al. 2021)</w:t>
      </w:r>
      <w:r w:rsidR="00270DB9">
        <w:rPr>
          <w:rFonts w:ascii="Times New Roman" w:hAnsi="Times New Roman" w:cs="Times New Roman"/>
          <w:sz w:val="24"/>
          <w:szCs w:val="24"/>
        </w:rPr>
        <w:fldChar w:fldCharType="end"/>
      </w:r>
      <w:r w:rsidR="00314504" w:rsidRPr="00270DB9">
        <w:rPr>
          <w:rFonts w:ascii="Times New Roman" w:hAnsi="Times New Roman" w:cs="Times New Roman"/>
          <w:sz w:val="24"/>
          <w:szCs w:val="24"/>
          <w:lang w:val="fr-FR"/>
        </w:rPr>
        <w:t xml:space="preserve">. </w:t>
      </w:r>
      <w:r w:rsidR="00314504" w:rsidRPr="00FD4C9D">
        <w:rPr>
          <w:rFonts w:ascii="Times New Roman" w:hAnsi="Times New Roman" w:cs="Times New Roman"/>
          <w:sz w:val="24"/>
          <w:szCs w:val="24"/>
        </w:rPr>
        <w:t>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7DE4F8B9"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4F42C74B"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lang w:val="fr-FR"/>
        </w:rPr>
        <w:t>(Hayhoe et al. 2007, Huntington et al. 2009)</w:t>
      </w:r>
      <w:r w:rsidR="003A562A">
        <w:rPr>
          <w:rFonts w:ascii="Times New Roman" w:hAnsi="Times New Roman" w:cs="Times New Roman"/>
          <w:sz w:val="24"/>
          <w:szCs w:val="24"/>
        </w:rPr>
        <w:fldChar w:fldCharType="end"/>
      </w:r>
      <w:r w:rsidR="004310A9" w:rsidRPr="003A562A">
        <w:rPr>
          <w:rFonts w:ascii="Times New Roman" w:hAnsi="Times New Roman" w:cs="Times New Roman"/>
          <w:sz w:val="24"/>
          <w:szCs w:val="24"/>
          <w:lang w:val="fr-FR"/>
        </w:rPr>
        <w:t>.</w:t>
      </w:r>
      <w:r w:rsidR="005B4884" w:rsidRPr="003A562A">
        <w:rPr>
          <w:rFonts w:ascii="Times New Roman" w:hAnsi="Times New Roman" w:cs="Times New Roman"/>
          <w:sz w:val="24"/>
          <w:szCs w:val="24"/>
          <w:lang w:val="fr-FR"/>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an average increase in annual temperatures of +0.8 ± 0.01°C</w:t>
      </w:r>
      <w:r w:rsidR="004006CC">
        <w:rPr>
          <w:rFonts w:ascii="Times New Roman" w:hAnsi="Times New Roman" w:cs="Times New Roman"/>
          <w:sz w:val="24"/>
          <w:szCs w:val="24"/>
        </w:rPr>
        <w:t xml:space="preserve"> per </w:t>
      </w:r>
      <w:r w:rsidRPr="00FD4C9D">
        <w:rPr>
          <w:rFonts w:ascii="Times New Roman" w:hAnsi="Times New Roman" w:cs="Times New Roman"/>
          <w:sz w:val="24"/>
          <w:szCs w:val="24"/>
        </w:rPr>
        <w:t xml:space="preserve">decade over the last century, with the rate increasing 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per</w:t>
      </w:r>
      <w:r w:rsidR="00BB5D3A" w:rsidRPr="00FD4C9D">
        <w:rPr>
          <w:rFonts w:ascii="Times New Roman" w:hAnsi="Times New Roman" w:cs="Times New Roman"/>
          <w:sz w:val="24"/>
          <w:szCs w:val="24"/>
        </w:rPr>
        <w:t xml:space="preserve"> decade since 1970 (Hayho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DeGaetano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Hayho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r w:rsidR="00B10422">
        <w:rPr>
          <w:rFonts w:ascii="Times New Roman" w:hAnsi="Times New Roman" w:cs="Times New Roman"/>
          <w:sz w:val="24"/>
          <w:szCs w:val="24"/>
        </w:rPr>
        <w:t>, while precipitation trends have been spatially variable but high-intensity precipitation 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air temperatures have been increasing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w:t>
      </w:r>
      <w:r w:rsidR="00A86383" w:rsidRPr="00FD4C9D">
        <w:rPr>
          <w:rFonts w:ascii="Times New Roman" w:hAnsi="Times New Roman" w:cs="Times New Roman"/>
          <w:sz w:val="24"/>
          <w:szCs w:val="24"/>
        </w:rPr>
        <w:lastRenderedPageBreak/>
        <w:t>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477413CB" w14:textId="431E013E" w:rsidR="00A86383" w:rsidRPr="00FD4C9D"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lang w:val="fr-FR"/>
        </w:rPr>
        <w:t>(Iverson et al. 2008, Zhu et al. 2021)</w:t>
      </w:r>
      <w:r w:rsidR="007A5525">
        <w:rPr>
          <w:rFonts w:ascii="Times New Roman" w:hAnsi="Times New Roman" w:cs="Times New Roman"/>
          <w:sz w:val="24"/>
          <w:szCs w:val="24"/>
        </w:rPr>
        <w:fldChar w:fldCharType="end"/>
      </w:r>
      <w:r w:rsidRPr="007A5525">
        <w:rPr>
          <w:rFonts w:ascii="Times New Roman" w:hAnsi="Times New Roman" w:cs="Times New Roman"/>
          <w:sz w:val="24"/>
          <w:szCs w:val="24"/>
          <w:lang w:val="fr-FR"/>
        </w:rPr>
        <w:t>.</w:t>
      </w:r>
      <w:r w:rsidR="00032757" w:rsidRPr="007A5525">
        <w:rPr>
          <w:rFonts w:ascii="Times New Roman" w:hAnsi="Times New Roman" w:cs="Times New Roman"/>
          <w:sz w:val="24"/>
          <w:szCs w:val="24"/>
          <w:lang w:val="fr-FR"/>
        </w:rPr>
        <w:t xml:space="preserve"> </w:t>
      </w:r>
      <w:r w:rsidR="00032757" w:rsidRPr="00FD4C9D">
        <w:rPr>
          <w:rFonts w:ascii="Times New Roman" w:hAnsi="Times New Roman" w:cs="Times New Roman"/>
          <w:sz w:val="24"/>
          <w:szCs w:val="24"/>
        </w:rPr>
        <w:t>Temperatures in the Appalachian Mountains are projected to increase by ~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 xml:space="preserve">C by 2080,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Hayho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Hayho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northern Appalachian Mountains are predicted to experience a warmer, wetter climate, with increased variability in weather and increased likelihood of extreme weather events (Hayho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Meanwhile, c</w:t>
      </w:r>
      <w:r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Although f</w:t>
      </w:r>
      <w:r w:rsidR="00FD55B9">
        <w:rPr>
          <w:rFonts w:ascii="Times New Roman" w:hAnsi="Times New Roman" w:cs="Times New Roman"/>
          <w:sz w:val="24"/>
          <w:szCs w:val="24"/>
        </w:rPr>
        <w:t xml:space="preserve">ew studies have projected future land cover in the Appalachian Mountains region, </w:t>
      </w:r>
      <w:r w:rsidR="00A86383" w:rsidRPr="00FD4C9D">
        <w:rPr>
          <w:rFonts w:ascii="Times New Roman" w:hAnsi="Times New Roman" w:cs="Times New Roman"/>
          <w:sz w:val="24"/>
          <w:szCs w:val="24"/>
        </w:rPr>
        <w:t xml:space="preserve">building density in forest habitats is projected to increase </w:t>
      </w:r>
      <w:r w:rsidR="007F6971">
        <w:rPr>
          <w:rFonts w:ascii="Times New Roman" w:hAnsi="Times New Roman" w:cs="Times New Roman"/>
          <w:sz w:val="24"/>
          <w:szCs w:val="24"/>
        </w:rPr>
        <w:t>i</w:t>
      </w:r>
      <w:r w:rsidR="007F6971" w:rsidRPr="00FD4C9D">
        <w:rPr>
          <w:rFonts w:ascii="Times New Roman" w:hAnsi="Times New Roman" w:cs="Times New Roman"/>
          <w:sz w:val="24"/>
          <w:szCs w:val="24"/>
        </w:rPr>
        <w:t xml:space="preserve">n the southern Appalachian Mountains 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Empidonax virescens</w:t>
      </w:r>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citrina</w:t>
      </w:r>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lastRenderedPageBreak/>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Catharus fuscescens</w:t>
      </w:r>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Junco hyemalis</w:t>
      </w:r>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Nearctic-Neotropical migrants and forest species responded 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Rodenhous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e projected relative abundance of individual species of Nearctic-Neotropical migrants and temperate migrants varied, with over 44% of the species projected to decline and 33% 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fusca</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Leiothlypis ruficapilla</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Empidonax minimu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aemorhous purpureu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itta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Troglodytes hiemalis</w:t>
      </w:r>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suffer losses 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Swainson’s thrush</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Catharus ustulatu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Geothlypis formos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elmitheros vermivorum</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r>
      <w:r w:rsidR="00F00DAB">
        <w:rPr>
          <w:rFonts w:ascii="Times New Roman" w:hAnsi="Times New Roman" w:cs="Times New Roman"/>
          <w:sz w:val="24"/>
          <w:szCs w:val="24"/>
        </w:rPr>
        <w:t>There were few to no studies that explicitly projected the distributions or abundances of forest songbirds in the Appalachian Mountains in relation to changing land cover. 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examine population dynamics of forest songbird species in the Appalachian Mountains in relation to climate and land cover chang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r w:rsidR="009B1328" w:rsidRPr="00FD4C9D">
        <w:rPr>
          <w:rFonts w:ascii="Times New Roman" w:hAnsi="Times New Roman" w:cs="Times New Roman"/>
          <w:sz w:val="24"/>
          <w:szCs w:val="24"/>
        </w:rPr>
        <w:t>Rodenhous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34C38A92" w:rsidR="00BB5D3A" w:rsidRPr="00FD4C9D"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s species shift in distribution, so too may communities 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plainTextFormattedCitation":"(McDonald et al. 2012)","previouslyFormattedCitation":"(McDonald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cDonald et al. 2012)</w:t>
      </w:r>
      <w:r w:rsidR="00EE0769">
        <w:rPr>
          <w:rFonts w:ascii="Times New Roman" w:hAnsi="Times New Roman" w:cs="Times New Roman"/>
          <w:sz w:val="24"/>
          <w:szCs w:val="24"/>
        </w:rPr>
        <w:fldChar w:fldCharType="end"/>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Ro</w:t>
      </w:r>
      <w:r w:rsidR="00BB5D3A" w:rsidRPr="00FD4C9D">
        <w:rPr>
          <w:rFonts w:ascii="Times New Roman" w:hAnsi="Times New Roman" w:cs="Times New Roman"/>
          <w:sz w:val="24"/>
          <w:szCs w:val="24"/>
        </w:rPr>
        <w:t>denhous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1A108239"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5 forest songbird distributions in the Appalachian Mountains</w:t>
      </w:r>
    </w:p>
    <w:p w14:paraId="20F97719" w14:textId="6EAEBCFD"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77777777" w:rsidR="0033173D" w:rsidRPr="00FD4C9D" w:rsidRDefault="0008353F"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Appalachian Mountains </w:t>
      </w:r>
      <w:r w:rsidR="00AD058A" w:rsidRPr="00FD4C9D">
        <w:rPr>
          <w:rFonts w:ascii="Times New Roman" w:hAnsi="Times New Roman" w:cs="Times New Roman"/>
          <w:sz w:val="24"/>
        </w:rPr>
        <w:t>Bird Conservation Region</w:t>
      </w:r>
      <w:r w:rsidR="007E40F0" w:rsidRPr="00FD4C9D">
        <w:rPr>
          <w:rFonts w:ascii="Times New Roman" w:hAnsi="Times New Roman" w:cs="Times New Roman"/>
          <w:sz w:val="24"/>
        </w:rPr>
        <w:t xml:space="preserv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Mountains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physiographic provinces (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4E0C1E8A"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 xml:space="preserve">Tree diversity in the </w:t>
      </w:r>
      <w:r w:rsidR="0033173D" w:rsidRPr="00FD4C9D">
        <w:rPr>
          <w:rFonts w:ascii="Times New Roman" w:hAnsi="Times New Roman" w:cs="Times New Roman"/>
          <w:sz w:val="24"/>
        </w:rPr>
        <w:t xml:space="preserve">AMBCR </w:t>
      </w:r>
      <w:r w:rsidR="0008353F" w:rsidRPr="00FD4C9D">
        <w:rPr>
          <w:rFonts w:ascii="Times New Roman" w:hAnsi="Times New Roman" w:cs="Times New Roman"/>
          <w:sz w:val="24"/>
        </w:rPr>
        <w:t>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r w:rsidR="0008353F" w:rsidRPr="00FD4C9D">
        <w:rPr>
          <w:rFonts w:ascii="Times New Roman" w:hAnsi="Times New Roman" w:cs="Times New Roman"/>
          <w:i/>
          <w:sz w:val="24"/>
        </w:rPr>
        <w:t>Picea rubens</w:t>
      </w:r>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F</w:t>
      </w:r>
      <w:r w:rsidR="0033173D" w:rsidRPr="00FD4C9D">
        <w:rPr>
          <w:rFonts w:ascii="Times New Roman" w:hAnsi="Times New Roman" w:cs="Times New Roman"/>
          <w:sz w:val="24"/>
        </w:rPr>
        <w:t>or example, F</w:t>
      </w:r>
      <w:r w:rsidR="0008353F" w:rsidRPr="00FD4C9D">
        <w:rPr>
          <w:rFonts w:ascii="Times New Roman" w:hAnsi="Times New Roman" w:cs="Times New Roman"/>
          <w:sz w:val="24"/>
        </w:rPr>
        <w:t>raser fir (</w:t>
      </w:r>
      <w:r w:rsidR="0008353F" w:rsidRPr="00FD4C9D">
        <w:rPr>
          <w:rFonts w:ascii="Times New Roman" w:hAnsi="Times New Roman" w:cs="Times New Roman"/>
          <w:i/>
          <w:sz w:val="24"/>
        </w:rPr>
        <w:t>Abies fraseri</w:t>
      </w:r>
      <w:r w:rsidR="0008353F" w:rsidRPr="00FD4C9D">
        <w:rPr>
          <w:rFonts w:ascii="Times New Roman" w:hAnsi="Times New Roman" w:cs="Times New Roman"/>
          <w:sz w:val="24"/>
        </w:rPr>
        <w:t xml:space="preserve">) accompanies red spruce in highest parts of the southern </w:t>
      </w:r>
      <w:r w:rsidR="0033173D" w:rsidRPr="00FD4C9D">
        <w:rPr>
          <w:rFonts w:ascii="Times New Roman" w:hAnsi="Times New Roman" w:cs="Times New Roman"/>
          <w:sz w:val="24"/>
        </w:rPr>
        <w:t>AMBCR</w:t>
      </w:r>
      <w:r w:rsidR="0008353F" w:rsidRPr="00FD4C9D">
        <w:rPr>
          <w:rFonts w:ascii="Times New Roman" w:hAnsi="Times New Roman" w:cs="Times New Roman"/>
          <w:sz w:val="24"/>
        </w:rPr>
        <w:t>. At lower latitudes and elevations, deciduous tree communities include mixed mesophytic, northern hardwood, an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8353F" w:rsidRPr="00FD4C9D">
        <w:rPr>
          <w:rFonts w:ascii="Times New Roman" w:hAnsi="Times New Roman" w:cs="Times New Roman"/>
          <w:sz w:val="24"/>
        </w:rPr>
        <w:t xml:space="preserve"> 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The diversity in forest types 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p>
    <w:p w14:paraId="4C477024" w14:textId="79AEF6AB" w:rsidR="0008353F" w:rsidRPr="00FD4C9D" w:rsidRDefault="0008353F"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Focal species</w:t>
      </w:r>
    </w:p>
    <w:p w14:paraId="483A03B8" w14:textId="13288F01" w:rsidR="0008353F"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15 forest songbird species that </w:t>
      </w:r>
      <w:r w:rsidR="007E40F0" w:rsidRPr="00FD4C9D">
        <w:rPr>
          <w:rFonts w:ascii="Times New Roman" w:hAnsi="Times New Roman" w:cs="Times New Roman"/>
          <w:sz w:val="24"/>
        </w:rPr>
        <w:t>are</w:t>
      </w:r>
      <w:r w:rsidRPr="00FD4C9D">
        <w:rPr>
          <w:rFonts w:ascii="Times New Roman" w:hAnsi="Times New Roman" w:cs="Times New Roman"/>
          <w:sz w:val="24"/>
        </w:rPr>
        <w:t xml:space="preserve"> found throughout the </w:t>
      </w:r>
      <w:r w:rsidR="00D5234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or primarily at low or high elevations or latitudes within the study region (</w:t>
      </w:r>
      <w:r w:rsidR="005547AC" w:rsidRPr="00FD4C9D">
        <w:rPr>
          <w:rFonts w:ascii="Times New Roman" w:hAnsi="Times New Roman" w:cs="Times New Roman"/>
          <w:sz w:val="24"/>
        </w:rPr>
        <w:t>Table 1</w:t>
      </w:r>
      <w:r w:rsidRPr="00FD4C9D">
        <w:rPr>
          <w:rFonts w:ascii="Times New Roman" w:hAnsi="Times New Roman" w:cs="Times New Roman"/>
          <w:sz w:val="24"/>
        </w:rPr>
        <w:t xml:space="preserve">). The species were chosen based on a combination of factors: use of </w:t>
      </w:r>
      <w:r w:rsidR="007E40F0" w:rsidRPr="00FD4C9D">
        <w:rPr>
          <w:rFonts w:ascii="Times New Roman" w:hAnsi="Times New Roman" w:cs="Times New Roman"/>
          <w:sz w:val="24"/>
        </w:rPr>
        <w:t xml:space="preserve">mature </w:t>
      </w:r>
      <w:r w:rsidRPr="00FD4C9D">
        <w:rPr>
          <w:rFonts w:ascii="Times New Roman" w:hAnsi="Times New Roman" w:cs="Times New Roman"/>
          <w:sz w:val="24"/>
        </w:rPr>
        <w:t xml:space="preserve">forest as primary breeding habitat, classification as a passerine, detectability via roadside surveys, occurrence and general range patterns within just the </w:t>
      </w:r>
      <w:r w:rsidR="004F4CEE" w:rsidRPr="00FD4C9D">
        <w:rPr>
          <w:rFonts w:ascii="Times New Roman" w:hAnsi="Times New Roman" w:cs="Times New Roman"/>
          <w:sz w:val="24"/>
        </w:rPr>
        <w:t>study region</w:t>
      </w:r>
      <w:r w:rsidRPr="00FD4C9D">
        <w:rPr>
          <w:rFonts w:ascii="Times New Roman" w:hAnsi="Times New Roman" w:cs="Times New Roman"/>
          <w:sz w:val="24"/>
        </w:rPr>
        <w:t xml:space="preserve">, and conservation status. </w:t>
      </w:r>
      <w:r w:rsidR="007E40F0" w:rsidRPr="00FD4C9D">
        <w:rPr>
          <w:rFonts w:ascii="Times New Roman" w:hAnsi="Times New Roman" w:cs="Times New Roman"/>
          <w:sz w:val="24"/>
        </w:rPr>
        <w:t>T</w:t>
      </w:r>
      <w:r w:rsidRPr="00FD4C9D">
        <w:rPr>
          <w:rFonts w:ascii="Times New Roman" w:hAnsi="Times New Roman" w:cs="Times New Roman"/>
          <w:sz w:val="24"/>
        </w:rPr>
        <w:t xml:space="preserve">he 15 focal species </w:t>
      </w:r>
      <w:r w:rsidR="007E40F0" w:rsidRPr="00FD4C9D">
        <w:rPr>
          <w:rFonts w:ascii="Times New Roman" w:hAnsi="Times New Roman" w:cs="Times New Roman"/>
          <w:sz w:val="24"/>
        </w:rPr>
        <w:t>represent</w:t>
      </w:r>
      <w:r w:rsidRPr="00FD4C9D">
        <w:rPr>
          <w:rFonts w:ascii="Times New Roman" w:hAnsi="Times New Roman" w:cs="Times New Roman"/>
          <w:sz w:val="24"/>
        </w:rPr>
        <w:t xml:space="preserve"> a diversity of taxonomic groups (5 families and 1</w:t>
      </w:r>
      <w:r w:rsidR="004F4CEE" w:rsidRPr="00FD4C9D">
        <w:rPr>
          <w:rFonts w:ascii="Times New Roman" w:hAnsi="Times New Roman" w:cs="Times New Roman"/>
          <w:sz w:val="24"/>
        </w:rPr>
        <w:t>2</w:t>
      </w:r>
      <w:r w:rsidRPr="00FD4C9D">
        <w:rPr>
          <w:rFonts w:ascii="Times New Roman" w:hAnsi="Times New Roman" w:cs="Times New Roman"/>
          <w:sz w:val="24"/>
        </w:rPr>
        <w:t xml:space="preserve"> genera), ranges (e.g., high latitude</w:t>
      </w:r>
      <w:r w:rsidR="007E40F0" w:rsidRPr="00FD4C9D">
        <w:rPr>
          <w:rFonts w:ascii="Times New Roman" w:hAnsi="Times New Roman" w:cs="Times New Roman"/>
          <w:sz w:val="24"/>
        </w:rPr>
        <w:t>s and elevations</w:t>
      </w:r>
      <w:r w:rsidRPr="00FD4C9D">
        <w:rPr>
          <w:rFonts w:ascii="Times New Roman" w:hAnsi="Times New Roman" w:cs="Times New Roman"/>
          <w:sz w:val="24"/>
        </w:rPr>
        <w:t>, low latitude</w:t>
      </w:r>
      <w:r w:rsidR="007E40F0" w:rsidRPr="00FD4C9D">
        <w:rPr>
          <w:rFonts w:ascii="Times New Roman" w:hAnsi="Times New Roman" w:cs="Times New Roman"/>
          <w:sz w:val="24"/>
        </w:rPr>
        <w:t>s and elevations</w:t>
      </w:r>
      <w:r w:rsidRPr="00FD4C9D">
        <w:rPr>
          <w:rFonts w:ascii="Times New Roman" w:hAnsi="Times New Roman" w:cs="Times New Roman"/>
          <w:sz w:val="24"/>
        </w:rPr>
        <w:t>, regionwide), and conservation statuses (</w:t>
      </w:r>
      <w:r w:rsidR="002A1F40" w:rsidRPr="00FD4C9D">
        <w:rPr>
          <w:rFonts w:ascii="Times New Roman" w:hAnsi="Times New Roman" w:cs="Times New Roman"/>
          <w:sz w:val="24"/>
        </w:rPr>
        <w:t>13</w:t>
      </w:r>
      <w:r w:rsidRPr="00FD4C9D">
        <w:rPr>
          <w:rFonts w:ascii="Times New Roman" w:hAnsi="Times New Roman" w:cs="Times New Roman"/>
          <w:sz w:val="24"/>
        </w:rPr>
        <w:t xml:space="preserve"> species of conservation concern).</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71FA9EE7"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obtain</w:t>
      </w:r>
      <w:r w:rsidR="006C324B" w:rsidRPr="00FD4C9D">
        <w:rPr>
          <w:rFonts w:ascii="Times New Roman" w:hAnsi="Times New Roman" w:cs="Times New Roman"/>
          <w:sz w:val="24"/>
        </w:rPr>
        <w:t>ed count</w:t>
      </w:r>
      <w:r w:rsidRPr="00FD4C9D">
        <w:rPr>
          <w:rFonts w:ascii="Times New Roman" w:hAnsi="Times New Roman" w:cs="Times New Roman"/>
          <w:sz w:val="24"/>
        </w:rPr>
        <w:t xml:space="preserve"> data for the 15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for the years 1997 (when data at the individual stop-level is first available) to 2017.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w:t>
      </w:r>
      <w:r w:rsidRPr="00FD4C9D">
        <w:rPr>
          <w:rFonts w:ascii="Times New Roman" w:hAnsi="Times New Roman" w:cs="Times New Roman"/>
          <w:sz w:val="24"/>
        </w:rPr>
        <w:lastRenderedPageBreak/>
        <w:t>bird seen within a 400-m radius or heard is recorded. Surveys start one-half hour before local sunrise and continue for 5 hours.</w:t>
      </w:r>
    </w:p>
    <w:p w14:paraId="7491D753" w14:textId="57C443E8"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this case study, </w:t>
      </w:r>
      <w:r w:rsidR="0029345A" w:rsidRPr="00FD4C9D">
        <w:rPr>
          <w:rFonts w:ascii="Times New Roman" w:hAnsi="Times New Roman" w:cs="Times New Roman"/>
          <w:sz w:val="24"/>
        </w:rPr>
        <w:t xml:space="preserve">all statistical analyses were conducted at the route-level because individual stop-level location data were not available.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and with run types of 1 (signifying routes that met BBS criteria), for a total of 346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9345A" w:rsidRPr="00FD4C9D">
        <w:rPr>
          <w:rFonts w:ascii="Times New Roman" w:hAnsi="Times New Roman" w:cs="Times New Roman"/>
          <w:sz w:val="24"/>
        </w:rPr>
        <w:t xml:space="preserve">sum of </w:t>
      </w:r>
      <w:r w:rsidR="00545DB5" w:rsidRPr="00FD4C9D">
        <w:rPr>
          <w:rFonts w:ascii="Times New Roman" w:hAnsi="Times New Roman" w:cs="Times New Roman"/>
          <w:sz w:val="24"/>
        </w:rPr>
        <w:t xml:space="preserve">counts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15 focal species </w:t>
      </w:r>
      <w:r w:rsidR="0029345A" w:rsidRPr="00FD4C9D">
        <w:rPr>
          <w:rFonts w:ascii="Times New Roman" w:hAnsi="Times New Roman" w:cs="Times New Roman"/>
          <w:sz w:val="24"/>
        </w:rPr>
        <w:t>across</w:t>
      </w:r>
      <w:r w:rsidR="00545DB5" w:rsidRPr="00FD4C9D">
        <w:rPr>
          <w:rFonts w:ascii="Times New Roman" w:hAnsi="Times New Roman" w:cs="Times New Roman"/>
          <w:sz w:val="24"/>
        </w:rPr>
        <w:t xml:space="preserve"> the 50 stops </w:t>
      </w:r>
      <w:r w:rsidR="001217B5" w:rsidRPr="00FD4C9D">
        <w:rPr>
          <w:rFonts w:ascii="Times New Roman" w:hAnsi="Times New Roman" w:cs="Times New Roman"/>
          <w:sz w:val="24"/>
        </w:rPr>
        <w:t>of e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r w:rsidR="00545DB5" w:rsidRPr="00FD4C9D">
        <w:rPr>
          <w:rFonts w:ascii="Times New Roman" w:hAnsi="Times New Roman" w:cs="Times New Roman"/>
          <w:sz w:val="24"/>
        </w:rPr>
        <w:t>.</w:t>
      </w:r>
    </w:p>
    <w:p w14:paraId="547783B6" w14:textId="4132FE0E" w:rsidR="00DA59E3" w:rsidRPr="00FD4C9D" w:rsidRDefault="003C2C26" w:rsidP="00DA59E3">
      <w:pPr>
        <w:spacing w:line="276" w:lineRule="auto"/>
        <w:rPr>
          <w:rFonts w:ascii="Times New Roman" w:hAnsi="Times New Roman" w:cs="Times New Roman"/>
          <w:i/>
          <w:iCs/>
          <w:sz w:val="24"/>
        </w:rPr>
      </w:pPr>
      <w:r w:rsidRPr="00FD4C9D">
        <w:rPr>
          <w:rFonts w:ascii="Times New Roman" w:hAnsi="Times New Roman" w:cs="Times New Roman"/>
          <w:i/>
          <w:iCs/>
          <w:sz w:val="24"/>
        </w:rPr>
        <w:t>Historical e</w:t>
      </w:r>
      <w:r w:rsidR="00DA59E3" w:rsidRPr="00FD4C9D">
        <w:rPr>
          <w:rFonts w:ascii="Times New Roman" w:hAnsi="Times New Roman" w:cs="Times New Roman"/>
          <w:i/>
          <w:iCs/>
          <w:sz w:val="24"/>
        </w:rPr>
        <w:t>nvironmental data</w:t>
      </w:r>
    </w:p>
    <w:p w14:paraId="32F9E451" w14:textId="7EA65EAA"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I included nine environmental covariates as historical (1997–2017)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r w:rsidR="0063145E" w:rsidRPr="00FD4C9D">
        <w:rPr>
          <w:rFonts w:ascii="Times New Roman" w:hAnsi="Times New Roman" w:cs="Times New Roman"/>
          <w:sz w:val="24"/>
        </w:rPr>
        <w:t xml:space="preserve">To reduce autocorrelation among the covariates, I used mean temperature difference between the growing and breeding seasons as a second temperature variable rather than including both mean growing and breeding season temperatures, as they were highly correlated </w:t>
      </w:r>
      <w:r w:rsidR="008B65AD" w:rsidRPr="00FD4C9D">
        <w:rPr>
          <w:rFonts w:ascii="Times New Roman" w:hAnsi="Times New Roman" w:cs="Times New Roman"/>
          <w:sz w:val="24"/>
        </w:rPr>
        <w:t xml:space="preserve">(r = 0.85) </w:t>
      </w:r>
      <w:r w:rsidR="0063145E" w:rsidRPr="00FD4C9D">
        <w:rPr>
          <w:rFonts w:ascii="Times New Roman" w:hAnsi="Times New Roman" w:cs="Times New Roman"/>
          <w:sz w:val="24"/>
        </w:rPr>
        <w:t>with each other.</w:t>
      </w:r>
      <w:r w:rsidR="00A86F12" w:rsidRPr="00FD4C9D">
        <w:rPr>
          <w:rFonts w:ascii="Times New Roman" w:hAnsi="Times New Roman" w:cs="Times New Roman"/>
          <w:sz w:val="24"/>
        </w:rPr>
        <w:t xml:space="preserve"> </w:t>
      </w:r>
      <w:r w:rsidR="00865575" w:rsidRPr="00FD4C9D">
        <w:rPr>
          <w:rFonts w:ascii="Times New Roman" w:hAnsi="Times New Roman" w:cs="Times New Roman"/>
          <w:sz w:val="24"/>
        </w:rPr>
        <w:t>Correlations among the nine environmental covariates ranged from -0.55 to 0.51.</w:t>
      </w:r>
    </w:p>
    <w:p w14:paraId="5CD03E26" w14:textId="0CC30043" w:rsidR="00A86F12" w:rsidRPr="00FD4C9D" w:rsidRDefault="00865575"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 such that: (1) deciduous and mixed forest = deciduous forest, mixed forest, and woody wetlands; (2) conifer forest = evergreen forest; and (3) developed land = 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5</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p>
    <w:p w14:paraId="61B7802B" w14:textId="510DF317" w:rsidR="0063145E" w:rsidRPr="00FD4C9D" w:rsidRDefault="000222D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Me</w:t>
      </w:r>
      <w:r w:rsidR="0049356B" w:rsidRPr="00FD4C9D">
        <w:rPr>
          <w:rFonts w:ascii="Times New Roman" w:hAnsi="Times New Roman" w:cs="Times New Roman"/>
          <w:sz w:val="24"/>
        </w:rPr>
        <w:t xml:space="preserve">dian elevation, means of the climate variables, </w:t>
      </w:r>
      <w:r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Pr="00FD4C9D">
        <w:rPr>
          <w:rFonts w:ascii="Times New Roman" w:hAnsi="Times New Roman" w:cs="Times New Roman"/>
          <w:sz w:val="24"/>
        </w:rPr>
        <w:t xml:space="preserve">were calculated within sampling hexagons centered on the first stop of each BBS route. </w:t>
      </w:r>
      <w:r w:rsidR="0049356B" w:rsidRPr="00FD4C9D">
        <w:rPr>
          <w:rFonts w:ascii="Times New Roman" w:hAnsi="Times New Roman" w:cs="Times New Roman"/>
          <w:sz w:val="24"/>
        </w:rPr>
        <w:t xml:space="preserve">The vertices of each sampling hexagon were approximately 24 km from the first stop, ensuring that the entire BBS route was fully encompassed within the hexagon. </w:t>
      </w:r>
      <w:r w:rsidRPr="00FD4C9D">
        <w:rPr>
          <w:rFonts w:ascii="Times New Roman" w:hAnsi="Times New Roman" w:cs="Times New Roman"/>
          <w:sz w:val="24"/>
        </w:rPr>
        <w:t>Latitude and median elevation (derived from Shuttle Radar Topography Mission digital elevation data; Table 2) were static across the sampling period, but climate variables were calculated from PRISM Climate Group monthly temperature and precipitation data corresponding to each year and land cover variables were derived from National Land Cover Databases, using the closest year available (e.g., 2001 land cover data was associated with BBS data collected between 1997 and 2002).</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52C373BF"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t xml:space="preserve">I used the same nine environmental covariates to predict counts of the 15 focal species in </w:t>
      </w:r>
      <w:r w:rsidRPr="00FD4C9D">
        <w:rPr>
          <w:rFonts w:ascii="Times New Roman" w:hAnsi="Times New Roman" w:cs="Times New Roman"/>
          <w:sz w:val="24"/>
        </w:rPr>
        <w:lastRenderedPageBreak/>
        <w:t xml:space="preserve">2100 (Table 2). </w:t>
      </w:r>
      <w:r w:rsidR="003B491F" w:rsidRPr="00FD4C9D">
        <w:rPr>
          <w:rFonts w:ascii="Times New Roman" w:hAnsi="Times New Roman" w:cs="Times New Roman"/>
          <w:sz w:val="24"/>
        </w:rPr>
        <w:t>To project future distributions of counts across the AMBCR</w:t>
      </w:r>
      <w:r w:rsidRPr="00FD4C9D">
        <w:rPr>
          <w:rFonts w:ascii="Times New Roman" w:hAnsi="Times New Roman" w:cs="Times New Roman"/>
          <w:sz w:val="24"/>
        </w:rPr>
        <w:t xml:space="preserve">, I created a hexagonal grid that </w:t>
      </w:r>
      <w:r w:rsidR="00293CE7" w:rsidRPr="00FD4C9D">
        <w:rPr>
          <w:rFonts w:ascii="Times New Roman" w:hAnsi="Times New Roman" w:cs="Times New Roman"/>
          <w:sz w:val="24"/>
        </w:rPr>
        <w:t>encompassed the AMBCR and was comprised of individual grid cells that match the dimensions of the sampling hexagons. Although less commonly used than traditional square grids, hexagonal grids have certain advantages when applied to ecological networks or system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Birch et al. 2007, Nhancale and Smith 2011)</w:t>
      </w:r>
      <w:r w:rsidR="00150BA0">
        <w:rPr>
          <w:rFonts w:ascii="Times New Roman" w:hAnsi="Times New Roman" w:cs="Times New Roman"/>
          <w:sz w:val="24"/>
        </w:rPr>
        <w:fldChar w:fldCharType="end"/>
      </w:r>
      <w:r w:rsidR="00293CE7" w:rsidRPr="00FD4C9D">
        <w:rPr>
          <w:rFonts w:ascii="Times New Roman" w:hAnsi="Times New Roman" w:cs="Times New Roman"/>
          <w:sz w:val="24"/>
        </w:rPr>
        <w:t>, such as reduced edge effects and better fit to curved surfaces.</w:t>
      </w:r>
      <w:r w:rsidR="003B491F" w:rsidRPr="00FD4C9D">
        <w:rPr>
          <w:rFonts w:ascii="Times New Roman" w:hAnsi="Times New Roman" w:cs="Times New Roman"/>
          <w:sz w:val="24"/>
        </w:rPr>
        <w:t xml:space="preserve"> For each hexagonal grid cell,</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median elevation, means of the climate variables, and proportions of the land cover variables</w:t>
      </w:r>
      <w:r w:rsidR="003B491F" w:rsidRPr="00FD4C9D">
        <w:rPr>
          <w:rFonts w:ascii="Times New Roman" w:hAnsi="Times New Roman" w:cs="Times New Roman"/>
          <w:sz w:val="24"/>
        </w:rPr>
        <w:t>.</w:t>
      </w:r>
    </w:p>
    <w:p w14:paraId="7735AE0B" w14:textId="1A6A58BD" w:rsidR="00EF6FD5" w:rsidRPr="00FD4C9D" w:rsidRDefault="003B491F"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calculat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Pr="00FD4C9D">
        <w:rPr>
          <w:rFonts w:ascii="Times New Roman" w:hAnsi="Times New Roman" w:cs="Times New Roman"/>
          <w:sz w:val="24"/>
        </w:rPr>
        <w:t>) from the National</w:t>
      </w:r>
      <w:r w:rsidRPr="00FD4C9D">
        <w:t xml:space="preserve"> </w:t>
      </w:r>
      <w:r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intermediate emission pathway)</w:t>
      </w:r>
      <w:r w:rsidRPr="00FD4C9D">
        <w:rPr>
          <w:rFonts w:ascii="Times New Roman" w:hAnsi="Times New Roman" w:cs="Times New Roman"/>
          <w:sz w:val="24"/>
        </w:rPr>
        <w:t xml:space="preserve"> and 8.5</w:t>
      </w:r>
      <w:r w:rsidR="00CE3DA3" w:rsidRPr="00FD4C9D">
        <w:rPr>
          <w:rFonts w:ascii="Times New Roman" w:hAnsi="Times New Roman" w:cs="Times New Roman"/>
          <w:sz w:val="24"/>
        </w:rPr>
        <w:t xml:space="preserve"> (high emission pathway)</w:t>
      </w:r>
      <w:r w:rsidRPr="00FD4C9D">
        <w:rPr>
          <w:rFonts w:ascii="Times New Roman" w:hAnsi="Times New Roman" w:cs="Times New Roman"/>
          <w:sz w:val="24"/>
        </w:rPr>
        <w:t xml:space="preserve">,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from which I extracted area-weighted means for each hexagonal grid cell.</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EF6FD5" w:rsidRPr="00FD4C9D">
        <w:rPr>
          <w:rFonts w:ascii="Times New Roman" w:hAnsi="Times New Roman" w:cs="Times New Roman"/>
          <w:sz w:val="24"/>
        </w:rPr>
        <w:t>intermediate (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wetter 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5A8046B5" w:rsidR="0008353F" w:rsidRPr="00FD4C9D"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1, which 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5F5B883" w14:textId="0AB120C5" w:rsidR="00E35B47" w:rsidRPr="00FD4C9D" w:rsidRDefault="0008353F"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t>I model</w:t>
      </w:r>
      <w:r w:rsidR="00F1717F" w:rsidRPr="00FD4C9D">
        <w:rPr>
          <w:rFonts w:ascii="Times New Roman" w:hAnsi="Times New Roman" w:cs="Times New Roman"/>
          <w:sz w:val="24"/>
        </w:rPr>
        <w:t>ed</w:t>
      </w:r>
      <w:r w:rsidRPr="00FD4C9D">
        <w:rPr>
          <w:rFonts w:ascii="Times New Roman" w:hAnsi="Times New Roman" w:cs="Times New Roman"/>
          <w:sz w:val="24"/>
        </w:rPr>
        <w:t xml:space="preserve"> the 15 focal species </w:t>
      </w:r>
      <w:r w:rsidR="00F1717F" w:rsidRPr="00FD4C9D">
        <w:rPr>
          <w:rFonts w:ascii="Times New Roman" w:hAnsi="Times New Roman" w:cs="Times New Roman"/>
          <w:sz w:val="24"/>
        </w:rPr>
        <w:t>with two sets of individual negative binomial models, using the “jagsUI” package in Program R. The first set of negative binomial models incorporated spatial random effects</w:t>
      </w:r>
      <w:r w:rsidR="00713E08" w:rsidRPr="00FD4C9D">
        <w:rPr>
          <w:rFonts w:ascii="Times New Roman" w:hAnsi="Times New Roman" w:cs="Times New Roman"/>
          <w:sz w:val="24"/>
        </w:rPr>
        <w:t xml:space="preserve"> and were used for the </w:t>
      </w:r>
      <w:r w:rsidR="00F1717F" w:rsidRPr="00FD4C9D">
        <w:rPr>
          <w:rFonts w:ascii="Times New Roman" w:hAnsi="Times New Roman" w:cs="Times New Roman"/>
          <w:sz w:val="24"/>
        </w:rPr>
        <w:t xml:space="preserve">eleven species </w:t>
      </w:r>
      <w:r w:rsidR="00713E08" w:rsidRPr="00FD4C9D">
        <w:rPr>
          <w:rFonts w:ascii="Times New Roman" w:hAnsi="Times New Roman" w:cs="Times New Roman"/>
          <w:sz w:val="24"/>
        </w:rPr>
        <w:t xml:space="preserve">that </w:t>
      </w:r>
      <w:r w:rsidR="00F1717F" w:rsidRPr="00FD4C9D">
        <w:rPr>
          <w:rFonts w:ascii="Times New Roman" w:hAnsi="Times New Roman" w:cs="Times New Roman"/>
          <w:sz w:val="24"/>
        </w:rPr>
        <w:t>exhibited spatial autocorrelation in count distributions</w:t>
      </w:r>
      <w:r w:rsidR="005B56AD" w:rsidRPr="00FD4C9D">
        <w:rPr>
          <w:rFonts w:ascii="Times New Roman" w:hAnsi="Times New Roman" w:cs="Times New Roman"/>
          <w:sz w:val="24"/>
        </w:rPr>
        <w:t xml:space="preserve"> (Tables 3–5)</w:t>
      </w:r>
      <w:r w:rsidR="00F1717F" w:rsidRPr="00FD4C9D">
        <w:rPr>
          <w:rFonts w:ascii="Times New Roman" w:hAnsi="Times New Roman" w:cs="Times New Roman"/>
          <w:sz w:val="24"/>
        </w:rPr>
        <w:t xml:space="preserve">. The second set of negative binomial models incorporated </w:t>
      </w:r>
      <w:r w:rsidR="00713E08" w:rsidRPr="00FD4C9D">
        <w:rPr>
          <w:rFonts w:ascii="Times New Roman" w:hAnsi="Times New Roman" w:cs="Times New Roman"/>
          <w:sz w:val="24"/>
        </w:rPr>
        <w:lastRenderedPageBreak/>
        <w:t>site-level random</w:t>
      </w:r>
      <w:r w:rsidR="00F1717F" w:rsidRPr="00FD4C9D">
        <w:rPr>
          <w:rFonts w:ascii="Times New Roman" w:hAnsi="Times New Roman" w:cs="Times New Roman"/>
          <w:sz w:val="24"/>
        </w:rPr>
        <w:t xml:space="preserve"> effects for </w:t>
      </w:r>
      <w:r w:rsidR="00713E08" w:rsidRPr="00FD4C9D">
        <w:rPr>
          <w:rFonts w:ascii="Times New Roman" w:hAnsi="Times New Roman" w:cs="Times New Roman"/>
          <w:sz w:val="24"/>
        </w:rPr>
        <w:t>both the expected count and the dispersion parameter and were used for the four species that were most widespread (and for which the spatial models were a poor fit)</w:t>
      </w:r>
      <w:r w:rsidR="005B56AD" w:rsidRPr="00FD4C9D">
        <w:rPr>
          <w:rFonts w:ascii="Times New Roman" w:hAnsi="Times New Roman" w:cs="Times New Roman"/>
          <w:sz w:val="24"/>
        </w:rPr>
        <w:t xml:space="preserve"> (Tables 3–5)</w:t>
      </w:r>
      <w:r w:rsidR="00713E08" w:rsidRPr="00FD4C9D">
        <w:rPr>
          <w:rFonts w:ascii="Times New Roman" w:hAnsi="Times New Roman" w:cs="Times New Roman"/>
          <w:sz w:val="24"/>
        </w:rPr>
        <w:t xml:space="preserve">. For all models, the </w:t>
      </w:r>
      <w:r w:rsidRPr="00FD4C9D">
        <w:rPr>
          <w:rFonts w:ascii="Times New Roman" w:hAnsi="Times New Roman" w:cs="Times New Roman"/>
          <w:sz w:val="24"/>
        </w:rPr>
        <w:t xml:space="preserve">response variable </w:t>
      </w:r>
      <w:r w:rsidR="00713E08" w:rsidRPr="00FD4C9D">
        <w:rPr>
          <w:rFonts w:ascii="Times New Roman" w:hAnsi="Times New Roman" w:cs="Times New Roman"/>
          <w:sz w:val="24"/>
        </w:rPr>
        <w:t>was route-level annual total species count</w:t>
      </w:r>
      <w:r w:rsidRPr="00FD4C9D">
        <w:rPr>
          <w:rFonts w:ascii="Times New Roman" w:hAnsi="Times New Roman" w:cs="Times New Roman"/>
          <w:sz w:val="24"/>
        </w:rPr>
        <w:t>, and the predictor variables include</w:t>
      </w:r>
      <w:r w:rsidR="00713E08" w:rsidRPr="00FD4C9D">
        <w:rPr>
          <w:rFonts w:ascii="Times New Roman" w:hAnsi="Times New Roman" w:cs="Times New Roman"/>
          <w:sz w:val="24"/>
        </w:rPr>
        <w:t xml:space="preserve">d the environmental covariates described </w:t>
      </w:r>
      <w:r w:rsidR="005B56AD" w:rsidRPr="00FD4C9D">
        <w:rPr>
          <w:rFonts w:ascii="Times New Roman" w:hAnsi="Times New Roman" w:cs="Times New Roman"/>
          <w:sz w:val="24"/>
        </w:rPr>
        <w:t>previously</w:t>
      </w:r>
      <w:r w:rsidR="00713E08" w:rsidRPr="00FD4C9D">
        <w:rPr>
          <w:rFonts w:ascii="Times New Roman" w:hAnsi="Times New Roman" w:cs="Times New Roman"/>
          <w:sz w:val="24"/>
        </w:rPr>
        <w:t>.</w:t>
      </w:r>
      <w:r w:rsidR="003510B5" w:rsidRPr="00FD4C9D">
        <w:rPr>
          <w:rFonts w:ascii="Times New Roman" w:hAnsi="Times New Roman" w:cs="Times New Roman"/>
          <w:sz w:val="24"/>
        </w:rPr>
        <w:t xml:space="preserve"> Based on species-specific </w:t>
      </w:r>
      <w:r w:rsidR="003510B5" w:rsidRPr="00FD4C9D">
        <w:rPr>
          <w:rFonts w:ascii="Times New Roman" w:hAnsi="Times New Roman" w:cs="Times New Roman"/>
          <w:i/>
          <w:iCs/>
          <w:sz w:val="24"/>
        </w:rPr>
        <w:t>a priori</w:t>
      </w:r>
      <w:r w:rsidR="003510B5"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 </w:t>
      </w:r>
      <w:r w:rsidR="00E35B47" w:rsidRPr="00FD4C9D">
        <w:rPr>
          <w:rFonts w:ascii="Times New Roman" w:hAnsi="Times New Roman" w:cs="Times New Roman"/>
          <w:sz w:val="24"/>
        </w:rPr>
        <w:t>In total, there were three variations involving latitude and elevation, with the number of terms in brackets: (1) latitude[1] + elevation[1]  + latitude × elevation  (N = 6: BTBW, BHVI, CAWA, LEFL, SUTA, VEER</w:t>
      </w:r>
      <w:r w:rsidR="007C457C">
        <w:rPr>
          <w:rFonts w:ascii="Times New Roman" w:hAnsi="Times New Roman" w:cs="Times New Roman"/>
          <w:sz w:val="24"/>
        </w:rPr>
        <w:t>; four-letter codes correspond to species in Table 1</w:t>
      </w:r>
      <w:r w:rsidR="00E35B47" w:rsidRPr="00FD4C9D">
        <w:rPr>
          <w:rFonts w:ascii="Times New Roman" w:hAnsi="Times New Roman" w:cs="Times New Roman"/>
          <w:sz w:val="24"/>
        </w:rPr>
        <w:t>), (2) latitude[2] + elevation[4] (N = 8: CERW, EAWP, KEWA, REVI, SCTA, SWWA, WEWA, WOTH), and (3) latitude[2] + elevation[1] (N = 1: NAWA). For all models, the four climate variables were specified as orthogonal polynomials with two degrees and the three land cover variables were specified as linear. Model fit was assessed by calculating the squared Pearson residual; if the p-value was between 0.05 and 0.95, the model fit was considered good.</w:t>
      </w:r>
    </w:p>
    <w:p w14:paraId="1203C1BC" w14:textId="1436F955" w:rsidR="00213237" w:rsidRPr="00FD4C9D" w:rsidRDefault="00E35B47"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determine the relative influence of climate change and land cover change on the 15 focal species, </w:t>
      </w:r>
      <w:r w:rsidR="00213237" w:rsidRPr="00FD4C9D">
        <w:rPr>
          <w:rFonts w:ascii="Times New Roman" w:hAnsi="Times New Roman" w:cs="Times New Roman"/>
          <w:sz w:val="24"/>
        </w:rPr>
        <w:t xml:space="preserve">I compared variable importance and the marginal effects on expected count among the climate and land cover variables.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 xml:space="preserve">To compare the marginal effects of each climate and land cover variable, I </w:t>
      </w:r>
      <w:r w:rsidR="00D45D81" w:rsidRPr="00FD4C9D">
        <w:rPr>
          <w:rFonts w:ascii="Times New Roman" w:hAnsi="Times New Roman" w:cs="Times New Roman"/>
          <w:sz w:val="24"/>
        </w:rPr>
        <w:t>plotted</w:t>
      </w:r>
      <w:r w:rsidR="00213237" w:rsidRPr="00FD4C9D">
        <w:rPr>
          <w:rFonts w:ascii="Times New Roman" w:hAnsi="Times New Roman" w:cs="Times New Roman"/>
          <w:sz w:val="24"/>
        </w:rPr>
        <w:t xml:space="preserve"> the change in expected count from the minimum value to the maximum value of the covariate.</w:t>
      </w:r>
    </w:p>
    <w:p w14:paraId="17B2970A" w14:textId="4053C93D" w:rsidR="00F331B9" w:rsidRPr="00FD4C9D" w:rsidRDefault="00564BDA"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project future distribution changes based on expected scenarios of climate change and land cover change, I used the negative binomial models to </w:t>
      </w:r>
      <w:r w:rsidR="0008353F" w:rsidRPr="00FD4C9D">
        <w:rPr>
          <w:rFonts w:ascii="Times New Roman" w:hAnsi="Times New Roman" w:cs="Times New Roman"/>
          <w:sz w:val="24"/>
        </w:rPr>
        <w:t xml:space="preserve">predict </w:t>
      </w:r>
      <w:r w:rsidRPr="00FD4C9D">
        <w:rPr>
          <w:rFonts w:ascii="Times New Roman" w:hAnsi="Times New Roman" w:cs="Times New Roman"/>
          <w:sz w:val="24"/>
        </w:rPr>
        <w:t xml:space="preserve">historical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differences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 xml:space="preserve">total projected count of individuals across the entire study region, total number of occupied hexagonal grid cells (i.e., projected to contain at least one individual) across the entire study region, and shifts (measured by distance and angle) in the spatial mean-center of count distributions between 2000 and 2100 for each species. 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 Statistical significance of the shifts in count-weighted mean-center of the projected distributions was determined by whether the mean-center in 2000 fell within a 95% isopleth around the projected 2100 mean-centers from the posterior iteratio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5B29930F" w14:textId="7B6D797D" w:rsidR="003D46EE" w:rsidRPr="00FD4C9D" w:rsidRDefault="003D46EE"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Results</w:t>
      </w:r>
    </w:p>
    <w:p w14:paraId="3AEDDC9A" w14:textId="77777777" w:rsidR="001D1279" w:rsidRPr="00FD4C9D" w:rsidRDefault="001D1279" w:rsidP="001D1279">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lastRenderedPageBreak/>
        <w:t>Variable importance</w:t>
      </w:r>
    </w:p>
    <w:p w14:paraId="0FCA0AFF" w14:textId="306D180D" w:rsidR="00B25E8A" w:rsidRPr="00FD4C9D" w:rsidRDefault="00E81EF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I ran a total of 15 models, with model fit ranging from 0.211 to 0.839 and the number of iterations in the posterior distribution ranging from 3,000 to 21,000 (Tables 3–5).</w:t>
      </w:r>
      <w:r w:rsidR="002A01C7" w:rsidRPr="00FD4C9D">
        <w:rPr>
          <w:rFonts w:ascii="Times New Roman" w:hAnsi="Times New Roman" w:cs="Times New Roman"/>
          <w:sz w:val="24"/>
          <w:szCs w:val="24"/>
        </w:rPr>
        <w:t xml:space="preserve"> The total number of significant (i.e., 95% credible interval for </w:t>
      </w:r>
      <w:r w:rsidR="005934B1" w:rsidRPr="00FD4C9D">
        <w:rPr>
          <w:rFonts w:ascii="Times New Roman" w:hAnsi="Times New Roman" w:cs="Times New Roman"/>
          <w:sz w:val="24"/>
          <w:szCs w:val="24"/>
        </w:rPr>
        <w:t xml:space="preserve">any of </w:t>
      </w:r>
      <w:r w:rsidR="002A01C7" w:rsidRPr="00FD4C9D">
        <w:rPr>
          <w:rFonts w:ascii="Times New Roman" w:hAnsi="Times New Roman" w:cs="Times New Roman"/>
          <w:sz w:val="24"/>
          <w:szCs w:val="24"/>
        </w:rPr>
        <w:t xml:space="preserve">the </w:t>
      </w:r>
      <w:r w:rsidR="005934B1" w:rsidRPr="00FD4C9D">
        <w:rPr>
          <w:rFonts w:ascii="Times New Roman" w:hAnsi="Times New Roman" w:cs="Times New Roman"/>
          <w:sz w:val="24"/>
          <w:szCs w:val="24"/>
        </w:rPr>
        <w:t xml:space="preserve">associated </w:t>
      </w:r>
      <w:r w:rsidR="002A01C7" w:rsidRPr="00FD4C9D">
        <w:rPr>
          <w:rFonts w:ascii="Times New Roman" w:hAnsi="Times New Roman" w:cs="Times New Roman"/>
          <w:sz w:val="24"/>
          <w:szCs w:val="24"/>
        </w:rPr>
        <w:t>beta coefficient</w:t>
      </w:r>
      <w:r w:rsidR="005934B1" w:rsidRPr="00FD4C9D">
        <w:rPr>
          <w:rFonts w:ascii="Times New Roman" w:hAnsi="Times New Roman" w:cs="Times New Roman"/>
          <w:sz w:val="24"/>
          <w:szCs w:val="24"/>
        </w:rPr>
        <w:t>s</w:t>
      </w:r>
      <w:r w:rsidR="002A01C7" w:rsidRPr="00FD4C9D">
        <w:rPr>
          <w:rFonts w:ascii="Times New Roman" w:hAnsi="Times New Roman" w:cs="Times New Roman"/>
          <w:sz w:val="24"/>
          <w:szCs w:val="24"/>
        </w:rPr>
        <w:t xml:space="preserve"> did not overlap zero) environmental predictor variables for each species ranged from 0 for Nashville warbler to 8 for wood thrush</w:t>
      </w:r>
      <w:r w:rsidR="008D315D" w:rsidRPr="00FD4C9D">
        <w:rPr>
          <w:rFonts w:ascii="Times New Roman" w:hAnsi="Times New Roman" w:cs="Times New Roman"/>
          <w:sz w:val="24"/>
          <w:szCs w:val="24"/>
        </w:rPr>
        <w:t xml:space="preserve"> (Figure 2)</w:t>
      </w:r>
      <w:r w:rsidR="002A01C7" w:rsidRPr="00FD4C9D">
        <w:rPr>
          <w:rFonts w:ascii="Times New Roman" w:hAnsi="Times New Roman" w:cs="Times New Roman"/>
          <w:sz w:val="24"/>
          <w:szCs w:val="24"/>
        </w:rPr>
        <w:t>, averaging 4.8 significant predictor variables across all species and 4, 4.75, and 5.8 for the cold-associated, warm-associated, and climate generalist species, respectively. Latitude and elevation were significant for all species except Nashville warbler, Swainson’s warbler</w:t>
      </w:r>
      <w:r w:rsidR="00CD74F1">
        <w:rPr>
          <w:rFonts w:ascii="Times New Roman" w:hAnsi="Times New Roman" w:cs="Times New Roman"/>
          <w:sz w:val="24"/>
          <w:szCs w:val="24"/>
        </w:rPr>
        <w:t xml:space="preserve"> (</w:t>
      </w:r>
      <w:r w:rsidR="00CD74F1" w:rsidRPr="00CD74F1">
        <w:rPr>
          <w:rFonts w:ascii="Times New Roman" w:hAnsi="Times New Roman" w:cs="Times New Roman"/>
          <w:i/>
          <w:iCs/>
          <w:sz w:val="24"/>
          <w:szCs w:val="24"/>
        </w:rPr>
        <w:t>Limnothlypis swainsonii</w:t>
      </w:r>
      <w:r w:rsidR="00CD74F1">
        <w:rPr>
          <w:rFonts w:ascii="Times New Roman" w:hAnsi="Times New Roman" w:cs="Times New Roman"/>
          <w:sz w:val="24"/>
          <w:szCs w:val="24"/>
        </w:rPr>
        <w:t>)</w:t>
      </w:r>
      <w:r w:rsidR="002A01C7" w:rsidRPr="00FD4C9D">
        <w:rPr>
          <w:rFonts w:ascii="Times New Roman" w:hAnsi="Times New Roman" w:cs="Times New Roman"/>
          <w:sz w:val="24"/>
          <w:szCs w:val="24"/>
        </w:rPr>
        <w:t>, and cerulean warbler (for which only elevation was significant).</w:t>
      </w:r>
      <w:r w:rsidR="00C2039F" w:rsidRPr="00FD4C9D">
        <w:rPr>
          <w:rFonts w:ascii="Times New Roman" w:hAnsi="Times New Roman" w:cs="Times New Roman"/>
          <w:sz w:val="24"/>
          <w:szCs w:val="24"/>
        </w:rPr>
        <w:t xml:space="preserve"> Because those two variables were only included to control for their known effects, they will not be discussed further.</w:t>
      </w:r>
    </w:p>
    <w:p w14:paraId="677E722D" w14:textId="77777777" w:rsidR="00F75E18" w:rsidRPr="00FD4C9D" w:rsidRDefault="00C2039F" w:rsidP="00B25E8A">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Across all species, the most frequently significant predictor variables of interest (i.e., climate or land cover variables) were proportion of deciduous and mixed forest (N = 10 species), followed by temperature difference (N = 8 species), and the least frequently significant predictor was the proportion of conifer forest</w:t>
      </w:r>
      <w:r w:rsidR="00831F4B" w:rsidRPr="00FD4C9D">
        <w:rPr>
          <w:rFonts w:ascii="Times New Roman" w:hAnsi="Times New Roman" w:cs="Times New Roman"/>
          <w:sz w:val="24"/>
          <w:szCs w:val="24"/>
        </w:rPr>
        <w:t xml:space="preserve"> (N = 3 species)</w:t>
      </w:r>
      <w:r w:rsidRPr="00FD4C9D">
        <w:rPr>
          <w:rFonts w:ascii="Times New Roman" w:hAnsi="Times New Roman" w:cs="Times New Roman"/>
          <w:sz w:val="24"/>
          <w:szCs w:val="24"/>
        </w:rPr>
        <w:t>. Among cold-associated species, the only unimportant variable was mean May–June temperature, whereas two variables, mean March–April precipitation and proportion of developed land, were not significant for any warm-associated species. For climate generalist species, the proportion of conifer forest was unimportant.</w:t>
      </w:r>
    </w:p>
    <w:p w14:paraId="01E2E5CD" w14:textId="794684AD" w:rsidR="00283EAA" w:rsidRPr="00FD4C9D" w:rsidRDefault="00F75E18" w:rsidP="004D1762">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When comparing the relative influence of climate vs. land cover variables based on significance, neither was clearly dominant. </w:t>
      </w:r>
      <w:r w:rsidR="002A01C7" w:rsidRPr="00FD4C9D">
        <w:rPr>
          <w:rFonts w:ascii="Times New Roman" w:hAnsi="Times New Roman" w:cs="Times New Roman"/>
          <w:sz w:val="24"/>
          <w:szCs w:val="24"/>
        </w:rPr>
        <w:t>At least one climate variable was significant for 3 of the 6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6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Therefore, land cover variables were significant for more species overall, but there was little difference in the </w:t>
      </w:r>
      <w:r w:rsidRPr="00FD4C9D">
        <w:rPr>
          <w:rFonts w:ascii="Times New Roman" w:hAnsi="Times New Roman" w:cs="Times New Roman"/>
          <w:sz w:val="24"/>
          <w:szCs w:val="24"/>
        </w:rPr>
        <w:t>total number of</w:t>
      </w:r>
      <w:r w:rsidR="00F61618" w:rsidRPr="00FD4C9D">
        <w:rPr>
          <w:rFonts w:ascii="Times New Roman" w:hAnsi="Times New Roman" w:cs="Times New Roman"/>
          <w:sz w:val="24"/>
          <w:szCs w:val="24"/>
        </w:rPr>
        <w:t xml:space="preserve"> </w:t>
      </w:r>
      <w:r w:rsidRPr="00FD4C9D">
        <w:rPr>
          <w:rFonts w:ascii="Times New Roman" w:hAnsi="Times New Roman" w:cs="Times New Roman"/>
          <w:sz w:val="24"/>
          <w:szCs w:val="24"/>
        </w:rPr>
        <w:t xml:space="preserve">significant </w:t>
      </w:r>
      <w:r w:rsidR="00F61618" w:rsidRPr="00FD4C9D">
        <w:rPr>
          <w:rFonts w:ascii="Times New Roman" w:hAnsi="Times New Roman" w:cs="Times New Roman"/>
          <w:sz w:val="24"/>
          <w:szCs w:val="24"/>
        </w:rPr>
        <w:t>climate</w:t>
      </w:r>
      <w:r w:rsidRPr="00FD4C9D">
        <w:rPr>
          <w:rFonts w:ascii="Times New Roman" w:hAnsi="Times New Roman" w:cs="Times New Roman"/>
          <w:sz w:val="24"/>
          <w:szCs w:val="24"/>
        </w:rPr>
        <w:t xml:space="preserve"> and</w:t>
      </w:r>
      <w:r w:rsidR="00F61618" w:rsidRPr="00FD4C9D">
        <w:rPr>
          <w:rFonts w:ascii="Times New Roman" w:hAnsi="Times New Roman" w:cs="Times New Roman"/>
          <w:sz w:val="24"/>
          <w:szCs w:val="24"/>
        </w:rPr>
        <w:t xml:space="preserve"> land cover variables across all species and </w:t>
      </w:r>
      <w:r w:rsidR="00152DC4" w:rsidRPr="00FD4C9D">
        <w:rPr>
          <w:rFonts w:ascii="Times New Roman" w:hAnsi="Times New Roman" w:cs="Times New Roman"/>
          <w:sz w:val="24"/>
          <w:szCs w:val="24"/>
        </w:rPr>
        <w:t>within</w:t>
      </w:r>
      <w:r w:rsidR="008914C6" w:rsidRPr="00FD4C9D">
        <w:rPr>
          <w:rFonts w:ascii="Times New Roman" w:hAnsi="Times New Roman" w:cs="Times New Roman"/>
          <w:sz w:val="24"/>
          <w:szCs w:val="24"/>
        </w:rPr>
        <w:t xml:space="preserve"> or among</w:t>
      </w:r>
      <w:r w:rsidR="00F61618" w:rsidRPr="00FD4C9D">
        <w:rPr>
          <w:rFonts w:ascii="Times New Roman" w:hAnsi="Times New Roman" w:cs="Times New Roman"/>
          <w:sz w:val="24"/>
          <w:szCs w:val="24"/>
        </w:rPr>
        <w:t xml:space="preserve"> climate groups.</w:t>
      </w:r>
    </w:p>
    <w:p w14:paraId="24E7B4ED" w14:textId="06608021" w:rsidR="00B545D4" w:rsidRPr="00FD4C9D" w:rsidRDefault="00B545D4"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p>
    <w:p w14:paraId="4C460573" w14:textId="5F40B438" w:rsidR="0031648E" w:rsidRPr="00FD4C9D" w:rsidRDefault="0031648E" w:rsidP="007A1808">
      <w:pPr>
        <w:spacing w:line="276" w:lineRule="auto"/>
        <w:rPr>
          <w:rFonts w:ascii="Times New Roman" w:hAnsi="Times New Roman" w:cs="Times New Roman"/>
          <w:sz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I plotted the marginal effects of each climate and land cover variable (Figure 3) and compared the change in the expected count from the minimum value to the maximum value of the covariate.</w:t>
      </w:r>
      <w:r w:rsidR="009C2DAF" w:rsidRPr="00FD4C9D">
        <w:rPr>
          <w:rFonts w:ascii="Times New Roman" w:hAnsi="Times New Roman" w:cs="Times New Roman"/>
          <w:sz w:val="24"/>
        </w:rPr>
        <w:t xml:space="preserve"> The largest change was for scarlet tanager across the gradient of proportion of deciduous and mixed forest.</w:t>
      </w:r>
      <w:r w:rsidR="00DE48B5" w:rsidRPr="00FD4C9D">
        <w:rPr>
          <w:rFonts w:ascii="Times New Roman" w:hAnsi="Times New Roman" w:cs="Times New Roman"/>
          <w:sz w:val="24"/>
        </w:rPr>
        <w:t xml:space="preserve"> Across all species, the gradient of proportion of deciduous and mixed forest resulted in the greatest average change in expected count, while the two precipitation variables produced the least average changes.</w:t>
      </w:r>
    </w:p>
    <w:p w14:paraId="504EC0E7" w14:textId="23C97BC9" w:rsidR="00DE48B5" w:rsidRPr="00FD4C9D" w:rsidRDefault="00DE48B5"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t>Overall, changes in land cover variables results in the greatest average and maximum changes in expected counts across all species</w:t>
      </w:r>
      <w:r w:rsidR="004C441B" w:rsidRPr="00FD4C9D">
        <w:rPr>
          <w:rFonts w:ascii="Times New Roman" w:hAnsi="Times New Roman" w:cs="Times New Roman"/>
          <w:sz w:val="24"/>
        </w:rPr>
        <w:t xml:space="preserve">, across </w:t>
      </w:r>
      <w:r w:rsidRPr="00FD4C9D">
        <w:rPr>
          <w:rFonts w:ascii="Times New Roman" w:hAnsi="Times New Roman" w:cs="Times New Roman"/>
          <w:sz w:val="24"/>
        </w:rPr>
        <w:t>all three climate groups</w:t>
      </w:r>
      <w:r w:rsidR="004C441B" w:rsidRPr="00FD4C9D">
        <w:rPr>
          <w:rFonts w:ascii="Times New Roman" w:hAnsi="Times New Roman" w:cs="Times New Roman"/>
          <w:sz w:val="24"/>
        </w:rPr>
        <w:t>, and for all species but Canada warbler (for which no climate nor land cover variables were significant)</w:t>
      </w:r>
      <w:r w:rsidRPr="00FD4C9D">
        <w:rPr>
          <w:rFonts w:ascii="Times New Roman" w:hAnsi="Times New Roman" w:cs="Times New Roman"/>
          <w:sz w:val="24"/>
        </w:rPr>
        <w:t xml:space="preserve">. Among the </w:t>
      </w:r>
      <w:r w:rsidRPr="00FD4C9D">
        <w:rPr>
          <w:rFonts w:ascii="Times New Roman" w:hAnsi="Times New Roman" w:cs="Times New Roman"/>
          <w:sz w:val="24"/>
        </w:rPr>
        <w:lastRenderedPageBreak/>
        <w:t>cold-associated species, the proportion of conifer forest produced the greatest average change, whereas both warm-associated and climate generalist species were affected the most by the proportion of deciduous and mixed forest. Both climate and land cover variables resulted in the highest average changes in expected counts for climate generalist species.</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43DF05D4"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f each species’ distribution in 2000 using historical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but the model</w:t>
      </w:r>
      <w:r w:rsidR="00172F7A" w:rsidRPr="00FD4C9D">
        <w:rPr>
          <w:rFonts w:ascii="Times New Roman" w:hAnsi="Times New Roman" w:cs="Times New Roman"/>
          <w:sz w:val="24"/>
          <w:szCs w:val="24"/>
        </w:rPr>
        <w:t>s</w:t>
      </w:r>
      <w:r w:rsidR="004A2F26" w:rsidRPr="00FD4C9D">
        <w:rPr>
          <w:rFonts w:ascii="Times New Roman" w:hAnsi="Times New Roman" w:cs="Times New Roman"/>
          <w:sz w:val="24"/>
          <w:szCs w:val="24"/>
        </w:rPr>
        <w:t xml:space="preserve"> struggled to produce accurate results for the </w:t>
      </w:r>
      <w:r w:rsidR="00A26B7D" w:rsidRPr="00FD4C9D">
        <w:rPr>
          <w:rFonts w:ascii="Times New Roman" w:hAnsi="Times New Roman" w:cs="Times New Roman"/>
          <w:sz w:val="24"/>
          <w:szCs w:val="24"/>
        </w:rPr>
        <w:t xml:space="preserve">two </w:t>
      </w:r>
      <w:r w:rsidR="004A2F26" w:rsidRPr="00FD4C9D">
        <w:rPr>
          <w:rFonts w:ascii="Times New Roman" w:hAnsi="Times New Roman" w:cs="Times New Roman"/>
          <w:sz w:val="24"/>
          <w:szCs w:val="24"/>
        </w:rPr>
        <w:t>least common species, Nashville warbler and Swainson’s warbler.</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4C7D0EBC" w14:textId="739A1B2D"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rojected future (2100) distributions</w:t>
      </w:r>
    </w:p>
    <w:p w14:paraId="79851ADB" w14:textId="6DD27E28" w:rsidR="002A100B" w:rsidRPr="00FD4C9D" w:rsidRDefault="009D30D2"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The six future climate scenarios varied slightly in predicted mean growing and breeding season temperatures and precipitation amounts in 2100</w:t>
      </w:r>
      <w:r w:rsidR="00F5101E" w:rsidRPr="00FD4C9D">
        <w:rPr>
          <w:rFonts w:ascii="Times New Roman" w:hAnsi="Times New Roman" w:cs="Times New Roman"/>
          <w:sz w:val="24"/>
          <w:szCs w:val="24"/>
        </w:rPr>
        <w:t xml:space="preserve"> (Table 6)</w:t>
      </w:r>
      <w:r w:rsidRPr="00FD4C9D">
        <w:rPr>
          <w:rFonts w:ascii="Times New Roman" w:hAnsi="Times New Roman" w:cs="Times New Roman"/>
          <w:sz w:val="24"/>
          <w:szCs w:val="24"/>
        </w:rPr>
        <w:t>.</w:t>
      </w:r>
      <w:r w:rsidR="00F5101E" w:rsidRPr="00FD4C9D">
        <w:rPr>
          <w:rFonts w:ascii="Times New Roman" w:hAnsi="Times New Roman" w:cs="Times New Roman"/>
          <w:sz w:val="24"/>
          <w:szCs w:val="24"/>
        </w:rPr>
        <w:t xml:space="preserve"> The coolest scenario was CCSM combined with a 4.5 RCP, which was also among the driest of the future scenarios, whereas the warmest scenario was </w:t>
      </w:r>
      <w:r w:rsidR="00B0049E" w:rsidRPr="00FD4C9D">
        <w:rPr>
          <w:rFonts w:ascii="Times New Roman" w:hAnsi="Times New Roman" w:cs="Times New Roman"/>
          <w:sz w:val="24"/>
          <w:szCs w:val="24"/>
        </w:rPr>
        <w:t>GFDL combined with a</w:t>
      </w:r>
      <w:r w:rsidR="00424D62" w:rsidRPr="00FD4C9D">
        <w:rPr>
          <w:rFonts w:ascii="Times New Roman" w:hAnsi="Times New Roman" w:cs="Times New Roman"/>
          <w:sz w:val="24"/>
          <w:szCs w:val="24"/>
        </w:rPr>
        <w:t>n</w:t>
      </w:r>
      <w:r w:rsidR="00B0049E" w:rsidRPr="00FD4C9D">
        <w:rPr>
          <w:rFonts w:ascii="Times New Roman" w:hAnsi="Times New Roman" w:cs="Times New Roman"/>
          <w:sz w:val="24"/>
          <w:szCs w:val="24"/>
        </w:rPr>
        <w:t xml:space="preserve"> 8.5 RCP, which was one of the wettest scenarios</w:t>
      </w:r>
      <w:r w:rsidR="00F5101E" w:rsidRPr="00FD4C9D">
        <w:rPr>
          <w:rFonts w:ascii="Times New Roman" w:hAnsi="Times New Roman" w:cs="Times New Roman"/>
          <w:sz w:val="24"/>
          <w:szCs w:val="24"/>
        </w:rPr>
        <w:t xml:space="preserve">. </w:t>
      </w:r>
      <w:r w:rsidR="00866574" w:rsidRPr="00FD4C9D">
        <w:rPr>
          <w:rFonts w:ascii="Times New Roman" w:hAnsi="Times New Roman" w:cs="Times New Roman"/>
          <w:sz w:val="24"/>
          <w:szCs w:val="24"/>
        </w:rPr>
        <w:t>The difference in mean temperatures between the coolest and warmest scenarios was 3.72°C in the growing season and 3.09°C in the breeding season, while the difference in mean precipitation amounts was 26.79 mm and 21.79 mm in the growing and breeding seasons, respectively.</w:t>
      </w:r>
      <w:r w:rsidR="00BE170E" w:rsidRPr="00FD4C9D">
        <w:rPr>
          <w:rFonts w:ascii="Times New Roman" w:hAnsi="Times New Roman" w:cs="Times New Roman"/>
          <w:sz w:val="24"/>
          <w:szCs w:val="24"/>
        </w:rPr>
        <w:t xml:space="preserve"> The differences between the average of the 4.5 RCP scenarios and the average of the 8.5 RCP scenarios were less pronounced.</w:t>
      </w:r>
    </w:p>
    <w:p w14:paraId="1699381E" w14:textId="6B653FBB"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rojected differences in distribution</w:t>
      </w:r>
    </w:p>
    <w:p w14:paraId="699ABA0E" w14:textId="21B69E00" w:rsidR="006A77E6" w:rsidRPr="00FD4C9D" w:rsidRDefault="00A70765"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Visually, the differences </w:t>
      </w:r>
      <w:r w:rsidR="00AF303A" w:rsidRPr="00FD4C9D">
        <w:rPr>
          <w:rFonts w:ascii="Times New Roman" w:hAnsi="Times New Roman" w:cs="Times New Roman"/>
          <w:sz w:val="24"/>
          <w:szCs w:val="24"/>
        </w:rPr>
        <w:t xml:space="preserve">between the 2000 and 21000 projections, as well as </w:t>
      </w:r>
      <w:r w:rsidRPr="00FD4C9D">
        <w:rPr>
          <w:rFonts w:ascii="Times New Roman" w:hAnsi="Times New Roman" w:cs="Times New Roman"/>
          <w:sz w:val="24"/>
          <w:szCs w:val="24"/>
        </w:rPr>
        <w:t>among the 2100 projections</w:t>
      </w:r>
      <w:r w:rsidR="00AF303A" w:rsidRPr="00FD4C9D">
        <w:rPr>
          <w:rFonts w:ascii="Times New Roman" w:hAnsi="Times New Roman" w:cs="Times New Roman"/>
          <w:sz w:val="24"/>
          <w:szCs w:val="24"/>
        </w:rPr>
        <w:t>,</w:t>
      </w:r>
      <w:r w:rsidRPr="00FD4C9D">
        <w:rPr>
          <w:rFonts w:ascii="Times New Roman" w:hAnsi="Times New Roman" w:cs="Times New Roman"/>
          <w:sz w:val="24"/>
          <w:szCs w:val="24"/>
        </w:rPr>
        <w:t xml:space="preserve"> are subtle (Figure 5).</w:t>
      </w:r>
      <w:r w:rsidR="00AF303A" w:rsidRPr="00FD4C9D">
        <w:rPr>
          <w:rFonts w:ascii="Times New Roman" w:hAnsi="Times New Roman" w:cs="Times New Roman"/>
          <w:sz w:val="24"/>
          <w:szCs w:val="24"/>
        </w:rPr>
        <w:t xml:space="preserve"> Indeed, there were few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count across the entire study region between time periods, and no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number of occupied hexagonal grid cells across the entire study between time periods. Across all species and </w:t>
      </w:r>
      <w:r w:rsidR="002516C7" w:rsidRPr="00FD4C9D">
        <w:rPr>
          <w:rFonts w:ascii="Times New Roman" w:hAnsi="Times New Roman" w:cs="Times New Roman"/>
          <w:sz w:val="24"/>
          <w:szCs w:val="24"/>
        </w:rPr>
        <w:t xml:space="preserve">all 2100 projections, there was an average change of only -2.2% from 2000 to 2100, and the average change decreased in magnitude from the coolest (-2.5%) to the warmest (-1.9%) climate scenario. </w:t>
      </w:r>
      <w:r w:rsidR="007C5D93" w:rsidRPr="00FD4C9D">
        <w:rPr>
          <w:rFonts w:ascii="Times New Roman" w:hAnsi="Times New Roman" w:cs="Times New Roman"/>
          <w:sz w:val="24"/>
          <w:szCs w:val="24"/>
        </w:rPr>
        <w:t>Among the climate groups, warm-associated species experienced the greatest average declines (-3.7%), followed by cold-associated species (-3.1%). Specifically, summer tanagers were projected to significantly decline by an average of -12.5% across climate scenarios from 2000 to 2100; similarly, veeries were projected to decline by an average of -10.4%, but their change in expected total count was not significant. Within the cold-associated species, least flycatchers were expected to significantly increase by an average of 9.1% across climate scenarios</w:t>
      </w:r>
      <w:r w:rsidR="002A235F" w:rsidRPr="00FD4C9D">
        <w:rPr>
          <w:rFonts w:ascii="Times New Roman" w:hAnsi="Times New Roman" w:cs="Times New Roman"/>
          <w:sz w:val="24"/>
          <w:szCs w:val="24"/>
        </w:rPr>
        <w:t>, with the highest increase associated with the warmest climate scenario</w:t>
      </w:r>
      <w:r w:rsidR="007C5D93" w:rsidRPr="00FD4C9D">
        <w:rPr>
          <w:rFonts w:ascii="Times New Roman" w:hAnsi="Times New Roman" w:cs="Times New Roman"/>
          <w:sz w:val="24"/>
          <w:szCs w:val="24"/>
        </w:rPr>
        <w:t>.</w:t>
      </w:r>
      <w:r w:rsidR="000819D5" w:rsidRPr="00FD4C9D">
        <w:rPr>
          <w:rFonts w:ascii="Times New Roman" w:hAnsi="Times New Roman" w:cs="Times New Roman"/>
          <w:sz w:val="24"/>
          <w:szCs w:val="24"/>
        </w:rPr>
        <w:t xml:space="preserve"> No species was projected to significantly expand or shrink its </w:t>
      </w:r>
      <w:r w:rsidR="000819D5" w:rsidRPr="00FD4C9D">
        <w:rPr>
          <w:rFonts w:ascii="Times New Roman" w:hAnsi="Times New Roman" w:cs="Times New Roman"/>
          <w:sz w:val="24"/>
          <w:szCs w:val="24"/>
        </w:rPr>
        <w:lastRenderedPageBreak/>
        <w:t>range within the study region from 2000 to 2100; 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 xml:space="preserve">(5.0% gain) </w:t>
      </w:r>
      <w:r w:rsidR="00154867" w:rsidRPr="00FD4C9D">
        <w:rPr>
          <w:rFonts w:ascii="Times New Roman" w:hAnsi="Times New Roman" w:cs="Times New Roman"/>
          <w:sz w:val="24"/>
          <w:szCs w:val="24"/>
        </w:rPr>
        <w:t xml:space="preserve">was projected for black-throated blue warblers, and the most contraction </w:t>
      </w:r>
      <w:r w:rsidR="00311ABC" w:rsidRPr="00FD4C9D">
        <w:rPr>
          <w:rFonts w:ascii="Times New Roman" w:hAnsi="Times New Roman" w:cs="Times New Roman"/>
          <w:sz w:val="24"/>
          <w:szCs w:val="24"/>
        </w:rPr>
        <w:t xml:space="preserve">(-2.8%) </w:t>
      </w:r>
      <w:r w:rsidR="00154867" w:rsidRPr="00FD4C9D">
        <w:rPr>
          <w:rFonts w:ascii="Times New Roman" w:hAnsi="Times New Roman" w:cs="Times New Roman"/>
          <w:sz w:val="24"/>
          <w:szCs w:val="24"/>
        </w:rPr>
        <w:t>was projected for summer tanagers.</w:t>
      </w:r>
      <w:r w:rsidR="00311ABC" w:rsidRPr="00FD4C9D">
        <w:rPr>
          <w:rFonts w:ascii="Times New Roman" w:hAnsi="Times New Roman" w:cs="Times New Roman"/>
          <w:sz w:val="24"/>
          <w:szCs w:val="24"/>
        </w:rPr>
        <w:t xml:space="preserve"> For most species, particularly the climate generalist species, the total number of occupied hexagonal grid cells did not change at all.</w:t>
      </w:r>
    </w:p>
    <w:p w14:paraId="7239DBBA" w14:textId="3F68B5E7" w:rsidR="005B7628" w:rsidRPr="00FD4C9D"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The greatest shift in distance was projected for veeries, and cold-associated species had the highest average shifts in distance, while climate generalist species had the lowest average shifts in distance. </w:t>
      </w:r>
      <w:r w:rsidR="009B5099" w:rsidRPr="00FD4C9D">
        <w:rPr>
          <w:rFonts w:ascii="Times New Roman" w:hAnsi="Times New Roman" w:cs="Times New Roman"/>
          <w:sz w:val="24"/>
          <w:szCs w:val="24"/>
        </w:rPr>
        <w:t xml:space="preserve">No other </w:t>
      </w:r>
      <w:r w:rsidR="008F5C08" w:rsidRPr="00FD4C9D">
        <w:rPr>
          <w:rFonts w:ascii="Times New Roman" w:hAnsi="Times New Roman" w:cs="Times New Roman"/>
          <w:sz w:val="24"/>
          <w:szCs w:val="24"/>
        </w:rPr>
        <w:t xml:space="preserve">distinctive </w:t>
      </w:r>
      <w:r w:rsidR="009B5099" w:rsidRPr="00FD4C9D">
        <w:rPr>
          <w:rFonts w:ascii="Times New Roman" w:hAnsi="Times New Roman" w:cs="Times New Roman"/>
          <w:sz w:val="24"/>
          <w:szCs w:val="24"/>
        </w:rPr>
        <w:t xml:space="preserve">patterns in shifts in mean-centers related to the three climate groups were evident. </w:t>
      </w:r>
      <w:r w:rsidRPr="00FD4C9D">
        <w:rPr>
          <w:rFonts w:ascii="Times New Roman" w:hAnsi="Times New Roman" w:cs="Times New Roman"/>
          <w:sz w:val="24"/>
          <w:szCs w:val="24"/>
        </w:rPr>
        <w:t>Most directions of the shifts were towards the east, northeast, or north</w:t>
      </w:r>
      <w:r w:rsidR="001079EC" w:rsidRPr="00FD4C9D">
        <w:rPr>
          <w:rFonts w:ascii="Times New Roman" w:hAnsi="Times New Roman" w:cs="Times New Roman"/>
          <w:sz w:val="24"/>
          <w:szCs w:val="24"/>
        </w:rPr>
        <w:t xml:space="preserve">, although veeries were </w:t>
      </w:r>
      <w:r w:rsidR="0006121B" w:rsidRPr="00FD4C9D">
        <w:rPr>
          <w:rFonts w:ascii="Times New Roman" w:hAnsi="Times New Roman" w:cs="Times New Roman"/>
          <w:sz w:val="24"/>
          <w:szCs w:val="24"/>
        </w:rPr>
        <w:t xml:space="preserve">consistently </w:t>
      </w:r>
      <w:r w:rsidR="001079EC" w:rsidRPr="00FD4C9D">
        <w:rPr>
          <w:rFonts w:ascii="Times New Roman" w:hAnsi="Times New Roman" w:cs="Times New Roman"/>
          <w:sz w:val="24"/>
          <w:szCs w:val="24"/>
        </w:rPr>
        <w:t>project</w:t>
      </w:r>
      <w:r w:rsidR="0006121B" w:rsidRPr="00FD4C9D">
        <w:rPr>
          <w:rFonts w:ascii="Times New Roman" w:hAnsi="Times New Roman" w:cs="Times New Roman"/>
          <w:sz w:val="24"/>
          <w:szCs w:val="24"/>
        </w:rPr>
        <w:t>ed</w:t>
      </w:r>
      <w:r w:rsidR="001079EC" w:rsidRPr="00FD4C9D">
        <w:rPr>
          <w:rFonts w:ascii="Times New Roman" w:hAnsi="Times New Roman" w:cs="Times New Roman"/>
          <w:sz w:val="24"/>
          <w:szCs w:val="24"/>
        </w:rPr>
        <w:t xml:space="preserve"> to shift in a southwest direction</w:t>
      </w:r>
      <w:r w:rsidR="009B5099" w:rsidRPr="00FD4C9D">
        <w:rPr>
          <w:rFonts w:ascii="Times New Roman" w:hAnsi="Times New Roman" w:cs="Times New Roman"/>
          <w:sz w:val="24"/>
          <w:szCs w:val="24"/>
        </w:rPr>
        <w:t>.</w:t>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9A6337D"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Discussion and conclusions</w:t>
      </w:r>
    </w:p>
    <w:p w14:paraId="1811F54A" w14:textId="063BE4CA" w:rsidR="00EA6D62" w:rsidRPr="00FD4C9D"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Here, </w:t>
      </w:r>
      <w:r w:rsidR="00FD3E67" w:rsidRPr="00FD4C9D">
        <w:rPr>
          <w:rFonts w:ascii="Times New Roman" w:hAnsi="Times New Roman" w:cs="Times New Roman"/>
          <w:sz w:val="24"/>
          <w:szCs w:val="24"/>
        </w:rPr>
        <w:t>I</w:t>
      </w:r>
      <w:r w:rsidR="00782FB1" w:rsidRPr="00FD4C9D">
        <w:rPr>
          <w:rFonts w:ascii="Times New Roman" w:hAnsi="Times New Roman" w:cs="Times New Roman"/>
          <w:sz w:val="24"/>
          <w:szCs w:val="24"/>
        </w:rPr>
        <w:t xml:space="preserve"> present </w:t>
      </w:r>
      <w:r w:rsidR="004D6613" w:rsidRPr="00FD4C9D">
        <w:rPr>
          <w:rFonts w:ascii="Times New Roman" w:hAnsi="Times New Roman" w:cs="Times New Roman"/>
          <w:sz w:val="24"/>
          <w:szCs w:val="24"/>
        </w:rPr>
        <w:t>a literature review and novel case study focused on the potential effects of climate change and land cover change on forest bird distributions in the Appalachian Mountain</w:t>
      </w:r>
      <w:r w:rsidR="00C45D35" w:rsidRPr="00FD4C9D">
        <w:rPr>
          <w:rFonts w:ascii="Times New Roman" w:hAnsi="Times New Roman" w:cs="Times New Roman"/>
          <w:sz w:val="24"/>
          <w:szCs w:val="24"/>
        </w:rPr>
        <w:t>s</w:t>
      </w:r>
      <w:r w:rsidR="00680EF6">
        <w:rPr>
          <w:rFonts w:ascii="Times New Roman" w:hAnsi="Times New Roman" w:cs="Times New Roman"/>
          <w:sz w:val="24"/>
          <w:szCs w:val="24"/>
        </w:rPr>
        <w:t>. This</w:t>
      </w:r>
      <w:r w:rsidR="00C45D35" w:rsidRPr="00FD4C9D">
        <w:rPr>
          <w:rFonts w:ascii="Times New Roman" w:hAnsi="Times New Roman" w:cs="Times New Roman"/>
          <w:sz w:val="24"/>
          <w:szCs w:val="24"/>
        </w:rPr>
        <w:t xml:space="preserve"> region </w:t>
      </w:r>
      <w:r w:rsidR="00680EF6">
        <w:rPr>
          <w:rFonts w:ascii="Times New Roman" w:hAnsi="Times New Roman" w:cs="Times New Roman"/>
          <w:sz w:val="24"/>
          <w:szCs w:val="24"/>
        </w:rPr>
        <w:t>boasts</w:t>
      </w:r>
      <w:r w:rsidR="00C45D35" w:rsidRPr="00FD4C9D">
        <w:rPr>
          <w:rFonts w:ascii="Times New Roman" w:hAnsi="Times New Roman" w:cs="Times New Roman"/>
          <w:sz w:val="24"/>
          <w:szCs w:val="24"/>
        </w:rPr>
        <w:t xml:space="preserve"> high bird diversity and </w:t>
      </w:r>
      <w:r w:rsidR="00680EF6">
        <w:rPr>
          <w:rFonts w:ascii="Times New Roman" w:hAnsi="Times New Roman" w:cs="Times New Roman"/>
          <w:sz w:val="24"/>
          <w:szCs w:val="24"/>
        </w:rPr>
        <w:t xml:space="preserve">corresponding high </w:t>
      </w:r>
      <w:r w:rsidR="00C45D35" w:rsidRPr="00FD4C9D">
        <w:rPr>
          <w:rFonts w:ascii="Times New Roman" w:hAnsi="Times New Roman" w:cs="Times New Roman"/>
          <w:sz w:val="24"/>
          <w:szCs w:val="24"/>
        </w:rPr>
        <w:t>conservation value</w:t>
      </w:r>
      <w:r w:rsidR="00680EF6">
        <w:rPr>
          <w:rFonts w:ascii="Times New Roman" w:hAnsi="Times New Roman" w:cs="Times New Roman"/>
          <w:sz w:val="24"/>
          <w:szCs w:val="24"/>
        </w:rPr>
        <w:t>, but it is relatively understudied in terms of focusing on forest bird responses to changes in both climate and land cover across its range</w:t>
      </w:r>
      <w:r w:rsidR="004D6613" w:rsidRPr="00FD4C9D">
        <w:rPr>
          <w:rFonts w:ascii="Times New Roman" w:hAnsi="Times New Roman" w:cs="Times New Roman"/>
          <w:sz w:val="24"/>
          <w:szCs w:val="24"/>
        </w:rPr>
        <w:t xml:space="preserve">. The literature review </w:t>
      </w:r>
      <w:r w:rsidR="00865D21">
        <w:rPr>
          <w:rFonts w:ascii="Times New Roman" w:hAnsi="Times New Roman" w:cs="Times New Roman"/>
          <w:sz w:val="24"/>
          <w:szCs w:val="24"/>
        </w:rPr>
        <w:t>presents</w:t>
      </w:r>
      <w:r w:rsidR="004D6613" w:rsidRPr="00FD4C9D">
        <w:rPr>
          <w:rFonts w:ascii="Times New Roman" w:hAnsi="Times New Roman" w:cs="Times New Roman"/>
          <w:sz w:val="24"/>
          <w:szCs w:val="24"/>
        </w:rPr>
        <w:t xml:space="preserve"> documented and predicted changes in </w:t>
      </w:r>
      <w:r w:rsidR="001D6980" w:rsidRPr="00FD4C9D">
        <w:rPr>
          <w:rFonts w:ascii="Times New Roman" w:hAnsi="Times New Roman" w:cs="Times New Roman"/>
          <w:sz w:val="24"/>
          <w:szCs w:val="24"/>
        </w:rPr>
        <w:t xml:space="preserve">bird </w:t>
      </w:r>
      <w:r w:rsidR="004D6613" w:rsidRPr="00FD4C9D">
        <w:rPr>
          <w:rFonts w:ascii="Times New Roman" w:hAnsi="Times New Roman" w:cs="Times New Roman"/>
          <w:sz w:val="24"/>
          <w:szCs w:val="24"/>
        </w:rPr>
        <w:t xml:space="preserve">species distributions, population dynamics, and communities, with climate </w:t>
      </w:r>
      <w:r w:rsidR="009060DC" w:rsidRPr="00FD4C9D">
        <w:rPr>
          <w:rFonts w:ascii="Times New Roman" w:hAnsi="Times New Roman" w:cs="Times New Roman"/>
          <w:sz w:val="24"/>
          <w:szCs w:val="24"/>
        </w:rPr>
        <w:t>and</w:t>
      </w:r>
      <w:r w:rsidR="004D6613" w:rsidRPr="00FD4C9D">
        <w:rPr>
          <w:rFonts w:ascii="Times New Roman" w:hAnsi="Times New Roman" w:cs="Times New Roman"/>
          <w:sz w:val="24"/>
          <w:szCs w:val="24"/>
        </w:rPr>
        <w:t xml:space="preserve"> land cover having significant impacts</w:t>
      </w:r>
      <w:r w:rsidR="00865D21">
        <w:rPr>
          <w:rFonts w:ascii="Times New Roman" w:hAnsi="Times New Roman" w:cs="Times New Roman"/>
          <w:sz w:val="24"/>
          <w:szCs w:val="24"/>
        </w:rPr>
        <w:t>, but highlights the dearth of studies that incorporate elements of population dynamics (e.g., survival, recruitment)</w:t>
      </w:r>
      <w:r w:rsidR="004D6613" w:rsidRPr="00FD4C9D">
        <w:rPr>
          <w:rFonts w:ascii="Times New Roman" w:hAnsi="Times New Roman" w:cs="Times New Roman"/>
          <w:sz w:val="24"/>
          <w:szCs w:val="24"/>
        </w:rPr>
        <w:t xml:space="preserve">. </w:t>
      </w:r>
      <w:r w:rsidR="00865D21">
        <w:rPr>
          <w:rFonts w:ascii="Times New Roman" w:hAnsi="Times New Roman" w:cs="Times New Roman"/>
          <w:sz w:val="24"/>
          <w:szCs w:val="24"/>
        </w:rPr>
        <w:t>T</w:t>
      </w:r>
      <w:r w:rsidR="004D6613" w:rsidRPr="00FD4C9D">
        <w:rPr>
          <w:rFonts w:ascii="Times New Roman" w:hAnsi="Times New Roman" w:cs="Times New Roman"/>
          <w:sz w:val="24"/>
          <w:szCs w:val="24"/>
        </w:rPr>
        <w:t xml:space="preserve">he case study </w:t>
      </w:r>
      <w:r w:rsidR="00865D21">
        <w:rPr>
          <w:rFonts w:ascii="Times New Roman" w:hAnsi="Times New Roman" w:cs="Times New Roman"/>
          <w:sz w:val="24"/>
          <w:szCs w:val="24"/>
        </w:rPr>
        <w:t>echoe</w:t>
      </w:r>
      <w:r w:rsidR="0091729A">
        <w:rPr>
          <w:rFonts w:ascii="Times New Roman" w:hAnsi="Times New Roman" w:cs="Times New Roman"/>
          <w:sz w:val="24"/>
          <w:szCs w:val="24"/>
        </w:rPr>
        <w:t>d</w:t>
      </w:r>
      <w:r w:rsidR="00865D21">
        <w:rPr>
          <w:rFonts w:ascii="Times New Roman" w:hAnsi="Times New Roman" w:cs="Times New Roman"/>
          <w:sz w:val="24"/>
          <w:szCs w:val="24"/>
        </w:rPr>
        <w:t xml:space="preserve"> some of the findings of previous studies mentioned in the literature review. It </w:t>
      </w:r>
      <w:r w:rsidR="004D6613" w:rsidRPr="00FD4C9D">
        <w:rPr>
          <w:rFonts w:ascii="Times New Roman" w:hAnsi="Times New Roman" w:cs="Times New Roman"/>
          <w:sz w:val="24"/>
          <w:szCs w:val="24"/>
        </w:rPr>
        <w:t>revealed that b</w:t>
      </w:r>
      <w:r w:rsidR="00827776" w:rsidRPr="00FD4C9D">
        <w:rPr>
          <w:rFonts w:ascii="Times New Roman" w:hAnsi="Times New Roman" w:cs="Times New Roman"/>
          <w:sz w:val="24"/>
          <w:szCs w:val="24"/>
        </w:rPr>
        <w:t xml:space="preserve">oth climate and land cover covariates were important in shaping forest songbird distributions, but </w:t>
      </w:r>
      <w:r w:rsidR="001D6980" w:rsidRPr="00FD4C9D">
        <w:rPr>
          <w:rFonts w:ascii="Times New Roman" w:hAnsi="Times New Roman" w:cs="Times New Roman"/>
          <w:sz w:val="24"/>
          <w:szCs w:val="24"/>
        </w:rPr>
        <w:t xml:space="preserve">the proportions of certain </w:t>
      </w:r>
      <w:r w:rsidR="00827776" w:rsidRPr="00FD4C9D">
        <w:rPr>
          <w:rFonts w:ascii="Times New Roman" w:hAnsi="Times New Roman" w:cs="Times New Roman"/>
          <w:sz w:val="24"/>
          <w:szCs w:val="24"/>
        </w:rPr>
        <w:t xml:space="preserve">land cover </w:t>
      </w:r>
      <w:r w:rsidR="001D6980" w:rsidRPr="00FD4C9D">
        <w:rPr>
          <w:rFonts w:ascii="Times New Roman" w:hAnsi="Times New Roman" w:cs="Times New Roman"/>
          <w:sz w:val="24"/>
          <w:szCs w:val="24"/>
        </w:rPr>
        <w:t>types</w:t>
      </w:r>
      <w:r w:rsidR="00827776" w:rsidRPr="00FD4C9D">
        <w:rPr>
          <w:rFonts w:ascii="Times New Roman" w:hAnsi="Times New Roman" w:cs="Times New Roman"/>
          <w:sz w:val="24"/>
          <w:szCs w:val="24"/>
        </w:rPr>
        <w:t xml:space="preserve"> had a higher effect size than either temperatures or precipitation amounts.</w:t>
      </w:r>
      <w:r w:rsidR="004D6613" w:rsidRPr="00FD4C9D">
        <w:rPr>
          <w:rFonts w:ascii="Times New Roman" w:hAnsi="Times New Roman" w:cs="Times New Roman"/>
          <w:sz w:val="24"/>
          <w:szCs w:val="24"/>
        </w:rPr>
        <w:t xml:space="preserve"> Furthermore, there were no </w:t>
      </w:r>
      <w:r w:rsidR="001D6980" w:rsidRPr="00FD4C9D">
        <w:rPr>
          <w:rFonts w:ascii="Times New Roman" w:hAnsi="Times New Roman" w:cs="Times New Roman"/>
          <w:sz w:val="24"/>
          <w:szCs w:val="24"/>
        </w:rPr>
        <w:t xml:space="preserve">clearly </w:t>
      </w:r>
      <w:r w:rsidR="004D6613" w:rsidRPr="00FD4C9D">
        <w:rPr>
          <w:rFonts w:ascii="Times New Roman" w:hAnsi="Times New Roman" w:cs="Times New Roman"/>
          <w:sz w:val="24"/>
          <w:szCs w:val="24"/>
        </w:rPr>
        <w:t>distinguishable trends among the cold-associated, warm-associated, and climate generalist species, with little differences among the three climate groups.</w:t>
      </w:r>
      <w:r w:rsidR="00727660" w:rsidRPr="00FD4C9D">
        <w:rPr>
          <w:rFonts w:ascii="Times New Roman" w:hAnsi="Times New Roman" w:cs="Times New Roman"/>
          <w:sz w:val="24"/>
          <w:szCs w:val="24"/>
        </w:rPr>
        <w:t xml:space="preserve"> Certain cold-associated species </w:t>
      </w:r>
      <w:r w:rsidR="001F7AC1" w:rsidRPr="00FD4C9D">
        <w:rPr>
          <w:rFonts w:ascii="Times New Roman" w:hAnsi="Times New Roman" w:cs="Times New Roman"/>
          <w:sz w:val="24"/>
          <w:szCs w:val="24"/>
        </w:rPr>
        <w:t>experienced</w:t>
      </w:r>
      <w:r w:rsidR="001D6980" w:rsidRPr="00FD4C9D">
        <w:rPr>
          <w:rFonts w:ascii="Times New Roman" w:hAnsi="Times New Roman" w:cs="Times New Roman"/>
          <w:sz w:val="24"/>
          <w:szCs w:val="24"/>
        </w:rPr>
        <w:t xml:space="preserve"> nonsignificant</w:t>
      </w:r>
      <w:r w:rsidR="00727660" w:rsidRPr="00FD4C9D">
        <w:rPr>
          <w:rFonts w:ascii="Times New Roman" w:hAnsi="Times New Roman" w:cs="Times New Roman"/>
          <w:sz w:val="24"/>
          <w:szCs w:val="24"/>
        </w:rPr>
        <w:t xml:space="preserve"> declines in</w:t>
      </w:r>
      <w:r w:rsidR="00745102" w:rsidRPr="00FD4C9D">
        <w:rPr>
          <w:rFonts w:ascii="Times New Roman" w:hAnsi="Times New Roman" w:cs="Times New Roman"/>
          <w:sz w:val="24"/>
          <w:szCs w:val="24"/>
        </w:rPr>
        <w:t xml:space="preserve"> projected</w:t>
      </w:r>
      <w:r w:rsidR="00727660" w:rsidRPr="00FD4C9D">
        <w:rPr>
          <w:rFonts w:ascii="Times New Roman" w:hAnsi="Times New Roman" w:cs="Times New Roman"/>
          <w:sz w:val="24"/>
          <w:szCs w:val="24"/>
        </w:rPr>
        <w:t xml:space="preserve"> relative abundance</w:t>
      </w:r>
      <w:r w:rsidR="001F7AC1" w:rsidRPr="00FD4C9D">
        <w:rPr>
          <w:rFonts w:ascii="Times New Roman" w:hAnsi="Times New Roman" w:cs="Times New Roman"/>
          <w:sz w:val="24"/>
          <w:szCs w:val="24"/>
        </w:rPr>
        <w:t xml:space="preserve">, </w:t>
      </w:r>
      <w:r w:rsidR="001D6980" w:rsidRPr="00FD4C9D">
        <w:rPr>
          <w:rFonts w:ascii="Times New Roman" w:hAnsi="Times New Roman" w:cs="Times New Roman"/>
          <w:sz w:val="24"/>
          <w:szCs w:val="24"/>
        </w:rPr>
        <w:t>whereas</w:t>
      </w:r>
      <w:r w:rsidR="000F21D8" w:rsidRPr="00FD4C9D">
        <w:rPr>
          <w:rFonts w:ascii="Times New Roman" w:hAnsi="Times New Roman" w:cs="Times New Roman"/>
          <w:sz w:val="24"/>
          <w:szCs w:val="24"/>
        </w:rPr>
        <w:t xml:space="preserve"> several warm-associated species experienced significant projected declines</w:t>
      </w:r>
      <w:r w:rsidR="0019474E" w:rsidRPr="00FD4C9D">
        <w:rPr>
          <w:rFonts w:ascii="Times New Roman" w:hAnsi="Times New Roman" w:cs="Times New Roman"/>
          <w:sz w:val="24"/>
          <w:szCs w:val="24"/>
        </w:rPr>
        <w:t>. For all species, there was less change in range than in relative abundance, which is consistent with previous studies with similar approaches (e.g., Rodenhouse et al. 2008)</w:t>
      </w:r>
      <w:r w:rsidR="000F21D8" w:rsidRPr="00FD4C9D">
        <w:rPr>
          <w:rFonts w:ascii="Times New Roman" w:hAnsi="Times New Roman" w:cs="Times New Roman"/>
          <w:sz w:val="24"/>
          <w:szCs w:val="24"/>
        </w:rPr>
        <w:t>.</w:t>
      </w:r>
      <w:r w:rsidR="003F0F04" w:rsidRPr="00FD4C9D">
        <w:rPr>
          <w:rFonts w:ascii="Times New Roman" w:hAnsi="Times New Roman" w:cs="Times New Roman"/>
          <w:sz w:val="24"/>
          <w:szCs w:val="24"/>
        </w:rPr>
        <w:t xml:space="preserve"> In general, the four climate scenarios had varying but limited impacts on projected relative abundance, regional occupancy, and shifts in relative abundance.</w:t>
      </w:r>
      <w:r w:rsidR="003B651B" w:rsidRPr="00FD4C9D">
        <w:rPr>
          <w:rFonts w:ascii="Times New Roman" w:hAnsi="Times New Roman" w:cs="Times New Roman"/>
          <w:sz w:val="24"/>
          <w:szCs w:val="24"/>
        </w:rPr>
        <w:t xml:space="preserve"> Thus, at a broad scale, there was little projected impact in this region from climate change for any of the focal forest songbird species.</w:t>
      </w:r>
    </w:p>
    <w:p w14:paraId="10BCB7D4" w14:textId="33E309B2" w:rsidR="00904C94" w:rsidRPr="00FD4C9D" w:rsidRDefault="00904C94"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Mountain ranges are globally important areas for biodiversity</w:t>
      </w:r>
      <w:r w:rsidR="00C34943" w:rsidRPr="00FD4C9D">
        <w:rPr>
          <w:rFonts w:ascii="Times New Roman" w:hAnsi="Times New Roman" w:cs="Times New Roman"/>
          <w:sz w:val="24"/>
          <w:szCs w:val="24"/>
        </w:rPr>
        <w:t>, and a meta-analysis focusing on future distribution shifts suggested that montane (i.e., high-elevation) bird species are more likely to be negatively impacted than other speci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727D54">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Scridel et al. 2018)</w:t>
      </w:r>
      <w:r w:rsidR="00727D54">
        <w:rPr>
          <w:rFonts w:ascii="Times New Roman" w:hAnsi="Times New Roman" w:cs="Times New Roman"/>
          <w:sz w:val="24"/>
          <w:szCs w:val="24"/>
        </w:rPr>
        <w:fldChar w:fldCharType="end"/>
      </w:r>
      <w:r w:rsidRPr="00FD4C9D">
        <w:rPr>
          <w:rFonts w:ascii="Times New Roman" w:hAnsi="Times New Roman" w:cs="Times New Roman"/>
          <w:sz w:val="24"/>
          <w:szCs w:val="24"/>
        </w:rPr>
        <w:t xml:space="preserve">. </w:t>
      </w:r>
      <w:r w:rsidR="000170FD" w:rsidRPr="00FD4C9D">
        <w:rPr>
          <w:rFonts w:ascii="Times New Roman" w:hAnsi="Times New Roman" w:cs="Times New Roman"/>
          <w:sz w:val="24"/>
          <w:szCs w:val="24"/>
        </w:rPr>
        <w:t>Therefore</w:t>
      </w:r>
      <w:r w:rsidRPr="00FD4C9D">
        <w:rPr>
          <w:rFonts w:ascii="Times New Roman" w:hAnsi="Times New Roman" w:cs="Times New Roman"/>
          <w:sz w:val="24"/>
          <w:szCs w:val="24"/>
        </w:rPr>
        <w:t xml:space="preserve">, it is critical to conservation efforts to better understand the long-term potential effects of global climate change and land cover change on bird </w:t>
      </w:r>
      <w:r w:rsidR="000170FD" w:rsidRPr="00FD4C9D">
        <w:rPr>
          <w:rFonts w:ascii="Times New Roman" w:hAnsi="Times New Roman" w:cs="Times New Roman"/>
          <w:sz w:val="24"/>
          <w:szCs w:val="24"/>
        </w:rPr>
        <w:t xml:space="preserve">distributions and </w:t>
      </w:r>
      <w:r w:rsidRPr="00FD4C9D">
        <w:rPr>
          <w:rFonts w:ascii="Times New Roman" w:hAnsi="Times New Roman" w:cs="Times New Roman"/>
          <w:sz w:val="24"/>
          <w:szCs w:val="24"/>
        </w:rPr>
        <w:t xml:space="preserve">communities within the </w:t>
      </w:r>
      <w:r w:rsidRPr="00FD4C9D">
        <w:rPr>
          <w:rFonts w:ascii="Times New Roman" w:hAnsi="Times New Roman" w:cs="Times New Roman"/>
          <w:sz w:val="24"/>
          <w:szCs w:val="24"/>
        </w:rPr>
        <w:lastRenderedPageBreak/>
        <w:t>Appalachian Mountains region. Results from other mountainous regions may not be applicable to the Appalachian Mountains</w:t>
      </w:r>
      <w:r w:rsidR="006A5AA7" w:rsidRPr="00FD4C9D">
        <w:rPr>
          <w:rFonts w:ascii="Times New Roman" w:hAnsi="Times New Roman" w:cs="Times New Roman"/>
          <w:sz w:val="24"/>
          <w:szCs w:val="24"/>
        </w:rPr>
        <w:t xml:space="preserve"> (Scridel et al. 2018), yet no previous study had investigated the impacts of both climate and land cover change across the majority of the mountain range. This literature review and case study take an important step in filling some of that knowledge gap.</w:t>
      </w:r>
    </w:p>
    <w:p w14:paraId="03DE7543" w14:textId="50165E54" w:rsidR="00124164" w:rsidRPr="00FD4C9D"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tab/>
        <w:t xml:space="preserve">However, there were certain limitations to th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r w:rsidR="00D034F4" w:rsidRPr="00FD4C9D">
        <w:rPr>
          <w:rFonts w:ascii="Times New Roman" w:hAnsi="Times New Roman" w:cs="Times New Roman"/>
          <w:sz w:val="24"/>
          <w:szCs w:val="24"/>
        </w:rPr>
        <w:t>I used count data from roadside surveys, which has known bias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DE64E3">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mendeley":{"formattedCitation":"(Keller and Scallan 1999)","manualFormatting":"(Keller and Scallan 1999, Harris and Haskell 2007)","plainTextFormattedCitation":"(Keller and Scallan 1999)","previouslyFormattedCitation":"(Keller and Scallan 1999)"},"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Keller and Scallan 1999</w:t>
      </w:r>
      <w:r w:rsidR="00727D54">
        <w:rPr>
          <w:rFonts w:ascii="Times New Roman" w:hAnsi="Times New Roman" w:cs="Times New Roman"/>
          <w:noProof/>
          <w:sz w:val="24"/>
          <w:szCs w:val="24"/>
        </w:rPr>
        <w:t>, Harris and Haskell 2007</w:t>
      </w:r>
      <w:r w:rsidR="00727D54" w:rsidRPr="00727D54">
        <w:rPr>
          <w:rFonts w:ascii="Times New Roman" w:hAnsi="Times New Roman" w:cs="Times New Roman"/>
          <w:noProof/>
          <w:sz w:val="24"/>
          <w:szCs w:val="24"/>
        </w:rPr>
        <w:t>)</w:t>
      </w:r>
      <w:r w:rsidR="00727D54">
        <w:rPr>
          <w:rFonts w:ascii="Times New Roman" w:hAnsi="Times New Roman" w:cs="Times New Roman"/>
          <w:sz w:val="24"/>
          <w:szCs w:val="24"/>
        </w:rPr>
        <w:fldChar w:fldCharType="end"/>
      </w:r>
      <w:r w:rsidR="00541922" w:rsidRPr="00FD4C9D">
        <w:rPr>
          <w:rFonts w:ascii="Times New Roman" w:hAnsi="Times New Roman" w:cs="Times New Roman"/>
          <w:sz w:val="24"/>
          <w:szCs w:val="24"/>
        </w:rPr>
        <w:t>, and serves as an index of abundance rather than true abundance</w:t>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assume that: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 xml:space="preserve">species do not change the outcomes; and (5) there are no major changes in forest dynamics. Violations of any of these assumptions could lead to model deficiencies. </w:t>
      </w:r>
      <w:r w:rsidR="009C3594" w:rsidRPr="00FD4C9D">
        <w:rPr>
          <w:rFonts w:ascii="Times New Roman" w:hAnsi="Times New Roman" w:cs="Times New Roman"/>
          <w:sz w:val="24"/>
        </w:rPr>
        <w:t>In addition, I was using imperfect models of climate and land cover, with associated levels of error. For instance, there is inherent error in classification of land cover types, such that developed land could have encompassed small areas of suitable breeding habitats for the focal forest songbird species. Ultimately,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 thus</w:t>
      </w:r>
      <w:r w:rsidR="00124164" w:rsidRPr="00FD4C9D">
        <w:rPr>
          <w:rFonts w:ascii="Times New Roman" w:hAnsi="Times New Roman" w:cs="Times New Roman"/>
          <w:sz w:val="24"/>
        </w:rPr>
        <w:t>, these models are meant to provide a general, broad-scale perspective, supporting some of the documented and predicted trends from the literature review, and should not be examined or interpreted at fine scales.</w:t>
      </w:r>
    </w:p>
    <w:p w14:paraId="3F1F5AF2" w14:textId="225B69E6"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Our understanding of such topics would be improved by finer-scale analyses that explicitly consider changes along the extensive latitudinal and elevational gradients of the Appalachian Mountains.</w:t>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Swainson’s warbler, worm-eating warbler) </w:t>
      </w:r>
      <w:r w:rsidR="00D87FFB" w:rsidRPr="00FD4C9D">
        <w:rPr>
          <w:rFonts w:ascii="Times New Roman" w:hAnsi="Times New Roman" w:cs="Times New Roman"/>
          <w:sz w:val="24"/>
        </w:rPr>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r w:rsidR="00386032" w:rsidRPr="00FD4C9D">
        <w:rPr>
          <w:rFonts w:ascii="Times New Roman" w:hAnsi="Times New Roman" w:cs="Times New Roman"/>
          <w:sz w:val="24"/>
        </w:rPr>
        <w:t xml:space="preserve">Therefore, it would be beneficial to construct more complex models that can incorporate interactions between species 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mendeley":{"formattedCitation":"(Beckage et al. 2008)","plainTextFormattedCitation":"(Beckage et al. 2008)","previouslyFormattedCitation":"(Beckage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Beckage et al. 2008)</w:t>
      </w:r>
      <w:r w:rsidR="00DE64E3">
        <w:rPr>
          <w:rFonts w:ascii="Times New Roman" w:hAnsi="Times New Roman" w:cs="Times New Roman"/>
          <w:sz w:val="24"/>
        </w:rPr>
        <w:fldChar w:fldCharType="end"/>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 xml:space="preserve">or quality (Rodenhous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Rodenhouse et al. 2008). 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w:t>
      </w:r>
      <w:r w:rsidR="0024043B" w:rsidRPr="00FD4C9D">
        <w:rPr>
          <w:rFonts w:ascii="Times New Roman" w:hAnsi="Times New Roman" w:cs="Times New Roman"/>
          <w:sz w:val="24"/>
        </w:rPr>
        <w:lastRenderedPageBreak/>
        <w:t xml:space="preserve">about avian biogeography and population dynamics in the Appalachian Mountains must be 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Aratrakorn, S., S. Thunhikorn,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Bayne, E. M., S. L. Van Wilgenburg, S. Boutin, and K. A. Hobson. 2005. Modeling and field-testing of Ovenbird (</w:t>
      </w:r>
      <w:r w:rsidRPr="00B302FC">
        <w:rPr>
          <w:rFonts w:ascii="Times New Roman" w:hAnsi="Times New Roman" w:cs="Times New Roman"/>
          <w:i/>
          <w:iCs/>
          <w:sz w:val="24"/>
          <w:szCs w:val="24"/>
        </w:rPr>
        <w:t>Seiurus aurocapillus</w:t>
      </w:r>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Beaumont, L. J., I. A. W. McAllan, and L. Hughes. 2006. A matter of timing: changes in the first date of arrival and last date of departure of Australian migratory birds. Global Change 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Beckage, B., B. Osborne, D. G. Gavin, C. Pucko, T. Siccama,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Strager, and C. Mazzarella.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Oom, and J. A. Beecham. 2007. Rectangular and hexagonal grids used for observation, experiment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Artemyev, B. Blaauw, R. J. Cowie, A. J. Dekhuijzen, T. Eeva, A. Enemar, L. Gustafsson, E. V. Ivankina, A. Järvinen, N. B. Metcalfe, N. E. I. Nyholm, J. Potti, P.-A. Ravussin, J. J. Sanz, B. Silverin, F. M. Slater, L. V. Sokolov, J. Török, W. Winkel, J. </w:t>
      </w:r>
      <w:r w:rsidRPr="00DE64E3">
        <w:rPr>
          <w:rFonts w:ascii="Times New Roman" w:hAnsi="Times New Roman" w:cs="Times New Roman"/>
          <w:sz w:val="24"/>
          <w:szCs w:val="24"/>
        </w:rPr>
        <w:lastRenderedPageBreak/>
        <w:t xml:space="preserve">Wright, H. Zang, and M. E. Visser. 2004. Large–scale geographical variation confirms 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Bijlsma, H. Siepel, A. J. Van Strien, and R. P. B. Foppen.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Bijlsma,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S. Bouwhuis, C. M. Lessells,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Ohlemüller,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ollins, W. J., N. Bellouin, M. Doutriaux-Boucher, N. Gedney, P. Halloran, T. Hinton, J. Hughes, C. D. Jones, M. Joshi, S. Liddicoat, G. Martin, F. O’Connor, J. Rae, C. Senior, S. Sitch, I. Totterdell,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7821A5">
        <w:rPr>
          <w:rFonts w:ascii="Times New Roman" w:hAnsi="Times New Roman" w:cs="Times New Roman"/>
          <w:sz w:val="24"/>
          <w:szCs w:val="24"/>
          <w:lang w:val="es-ES"/>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Irland, A. E. Lugo, C. J. Peterson, D. Simberloff,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r w:rsidRPr="003A562A">
        <w:rPr>
          <w:rFonts w:ascii="Times New Roman" w:hAnsi="Times New Roman" w:cs="Times New Roman"/>
          <w:sz w:val="24"/>
          <w:szCs w:val="24"/>
        </w:rPr>
        <w:t>DeGaetano,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eLuca, W. V., and D. I. King. 2017. Montane birds shift downslope despite recent warming in </w:t>
      </w:r>
      <w:r w:rsidRPr="00DE64E3">
        <w:rPr>
          <w:rFonts w:ascii="Times New Roman" w:hAnsi="Times New Roman" w:cs="Times New Roman"/>
          <w:sz w:val="24"/>
          <w:szCs w:val="24"/>
        </w:rPr>
        <w:lastRenderedPageBreak/>
        <w:t xml:space="preserve">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ner, L. J., B. L. Wyman, R. S. Hemler, L. W. Horowitz, Y. Ming, M. Zhao, J.-C. Golaz, P. Ginoux, S.-J. Lin, M. D. Schwarzkopf, J. Austin, G. Alaka, W. F. Cooke, T. L. Delworth, S. M. Freidenreich, C. T. Gordon, S. M. Griffies, I. M. Held, W. J. Hurlin, S. A. Klein, T. R. Knutson, A. R. Langenhorst, H.-C. Lee, Y. Lin, B. I. Magi, S. L. Malyshev, P. C. D. Milly, V. Naik, M. J. Nath, R. Pincus, J. J. Ploshay, V. Ramaswamy, C. J. Seman, E. Shevliakova, J. J. Sirutis,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Klinkenberg.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hrig,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hrig,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Fahrig, L., V. Arroyo-Rodríguez, J. R. Bennett, V. Boucher-Lalonde, E. Cazetta, D. J. Currie, F. Eigenbrod, A. T. Ford, S. P. Harrison, J. A. G. Jaeger, N. Koper, A. E. Martin, J.-L. Martin, J. P. Metzger, P. Morrison, J. R. Rhodes, D. A. Saunders, D. Simberloff, A. C. Smith, L. Tischendorf, M. Vellend,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Zegr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aston, K. J., T. M. Blackburn, and K. Klein Goldewijk.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Danabasoglu, L. J. Donner, M. M. Holland, E. C. Hunke, S. R. Jayne, D. M. Lawrence, R. B. Neale, P. J. Rasch, M. Vertenstein,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ragson, T. L., and P. V. Bolstad.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Leberg. 2007. Breeding distributions of North American bird species moving north as a result of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mixedwoods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Huntington, T. G. H. G., A. D. R. D. Richardson, K. J. M. J. McGuire, and K. H. Hayhoe.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r w:rsidRPr="006F5EED">
        <w:rPr>
          <w:rFonts w:ascii="Times New Roman" w:hAnsi="Times New Roman" w:cs="Times New Roman"/>
          <w:sz w:val="24"/>
          <w:szCs w:val="24"/>
        </w:rPr>
        <w:t xml:space="preserve">Hodgkins, </w:t>
      </w:r>
      <w:r>
        <w:rPr>
          <w:rFonts w:ascii="Times New Roman" w:hAnsi="Times New Roman" w:cs="Times New Roman"/>
          <w:sz w:val="24"/>
          <w:szCs w:val="24"/>
        </w:rPr>
        <w:t>B. D.</w:t>
      </w:r>
      <w:r w:rsidRPr="006F5EED">
        <w:rPr>
          <w:rFonts w:ascii="Times New Roman" w:hAnsi="Times New Roman" w:cs="Times New Roman"/>
          <w:sz w:val="24"/>
          <w:szCs w:val="24"/>
        </w:rPr>
        <w:t xml:space="preserve"> Keim,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lastRenderedPageBreak/>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Jetz, W., D. S. Wilcove, and A. P. Dobson. 2007. Projected impacts of climate and land-use change on the global diversity of birds. PLoS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Jonzén, N., A. Lindén, T. Ergon, E. Knudsen, J. O. Vik, D. Rubolini, D. Piacentini, C. Brinch, F. Spina, L. Karlsson, M. Stervander, A. Andersson, J. Waldenström, A. Lehikoinen, E. Edvardsen, R. Solvang, and N. C. Stenseth.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Scallan.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Niel, G. W. Wardell-Johnson, C. J. Yates, M. Byrne, L. Mucina, A. G. T. Schut,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62783F">
        <w:rPr>
          <w:rFonts w:ascii="Times New Roman" w:hAnsi="Times New Roman" w:cs="Times New Roman"/>
          <w:sz w:val="24"/>
          <w:szCs w:val="24"/>
          <w:lang w:val="fr-FR"/>
        </w:rPr>
        <w:t xml:space="preserve">La Sort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Sort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seter, S. H., C. R. Ford, J. M. Vose, and L. W. Swift. 2012. Long-term temperature and precipitation trends at the Coweeta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Ruesch,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Böhning-Gaes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and S. M. Pearson. 2013. Effects of exurban development and temperature on </w:t>
      </w:r>
      <w:r w:rsidRPr="00DE64E3">
        <w:rPr>
          <w:rFonts w:ascii="Times New Roman" w:hAnsi="Times New Roman" w:cs="Times New Roman"/>
          <w:sz w:val="24"/>
          <w:szCs w:val="24"/>
        </w:rPr>
        <w:lastRenderedPageBreak/>
        <w:t xml:space="preserve">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Ecography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Guralnick, M. W. Tingley, J. Otegui, J. C. Withey, S. C. Elmendorf, M. E. Andrew, S. Leyk,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cDonald, K. W., C. J. W. McClure, B. W. Rolek, and G. E. Hill. 2012. Diversity of birds in eastern North America shifts north with global warming. Ecology and Evolution 2:3052–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Birni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enkkoenen, M., and D. A. Welsh. 1994. A biogeographical hypothesis on the effects of human caused landscape changes on the forest bird communities of Europe and North America. Annales Zoologici Fennici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Morin, R. S., G. W. Cook, C. J. Barnett, B. J. Butler, S. J. Crocker, M. A. Hatfield, C. M. Kurtz, T. W. Lister, W. G. Luppold, W. H. McWilliams, P. D. Miles, M. D. Nelson, C. H. Perry, R. J. Piva, J. E. Smith, J. A. Westfall, R. H. Widmann,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Napton, D. E., T. L. Sohl,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hancal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Nilon, C. H., C. N. Long, and W. C. Zipperer. 1995. Effects of wildland development on forest 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Martay, and D. E. Chamberlain. 2015. Drivers of climate change impacts on bird communities. Journal of Animal Ecology 84:943–954. </w:t>
      </w:r>
    </w:p>
    <w:p w14:paraId="7CDE1CC8" w14:textId="5E6AA81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son, R. G., T. P. Dawson, and C. Liu. 2004. Modelling species distributions in Britain: a hierarchical integration of climate and land-cover data. Ecography 27:285–298.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5045A2F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Veselka, D. Welsch, N. Zegr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3DC02B5C" w14:textId="5141F71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Fogden, and J. H. Campbell. 1999. Biological response to climate change on a tropical mountain. Nature 398:611–615. </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denhouse, N. L., S. N. Matthews, K. P. McFarland, J. D. Lambert, L. R. Iverson, A. Prasad, T. S. Sillett,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ttenborn,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Pardieck, and D. J. Ziolkowski.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ridel, D., M. Brambilla, K. Martin, A. Lehikoinen, A. Iemma, A. Matteo, S. Jähnig, E. Caprio, G. Bogliani, P. Pedrini, A. Rolando, R. Arlettaz, and D. Chamberlain. 2018. A review and meta-analysis of the effects of climate change on Holarctic mountain and upland bird 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Sekercioglu, C. H., S. H. Schneider, J. P. Fay, and S. R. Loarie. 2008. Climate change, 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r w:rsidRPr="00AA4336">
        <w:rPr>
          <w:rFonts w:ascii="Times New Roman" w:hAnsi="Times New Roman" w:cs="Times New Roman"/>
          <w:sz w:val="24"/>
          <w:szCs w:val="24"/>
          <w:lang w:val="es-ES"/>
        </w:rPr>
        <w:t xml:space="preserve">Seoane, J., J. Bustamante, and R. Díaz-Delgado. </w:t>
      </w:r>
      <w:r w:rsidRPr="00DE64E3">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ohl, T. L. 2014. The relative impacts of climate and land-use change on conterminous United States bird species from 2001 to 2075. PLoS ONE 9: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ohl, T. L., K. L. Sayler,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tralberg, D., D. Jongsomjit, C. A. Howell, M. A. Snyder, J. D. Alexander, J. A. Wiens, and T. L. Root. 2009. Re-shuffling of species with climate disruption: a no-analog future for California birds? PLoS ONE 4: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Tingley, M. W., M. S. Koo, C. Moritz, A. C. Rush, and S. R. Beissinger.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Kingdon, B. E. McNeil, K. M. de Beurs,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Trautmann,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rzcinski, M. K., L. Fahrig,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Turner, M. G., S. M. Pearson, P. Bolstad, and D. N. Wear. 2003. Effects of land-cover change on spatial pattern of forest communities in the Southern Appalachian Mountains (USA). 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Uezu, A., J. P. Metzger, and J. M. E. Vielliard. 2005. Effects of structural and functional 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Trzcinski,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Oecologia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Weakland,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J. G. Greis. 2002. Southern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orest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Wear, D. N., and P. Bolstad.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lco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Zégr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Papeş, X. Giam, S.-H. Cho, and P. R. Armsworth.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umeta, D. C., and R. T. Holmes. 1978. Habitat shift and roadside mortality of scarlet tanagers 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urita, G. A., N. Rey, D. M. Varela, M. Villagra, and M. I. Bellocq. 2006. Conversion of the Atlantic Forest into native and exotic tree plantations: effects on bird communities from the local and regional perspectives. Forest Ecology and Management 235:164–173. </w:t>
      </w:r>
    </w:p>
    <w:p w14:paraId="53E1C9D5" w14:textId="7D56EA07"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Tables</w:t>
      </w:r>
    </w:p>
    <w:p w14:paraId="5D7D01A9" w14:textId="77777777" w:rsidR="00D30CC6" w:rsidRDefault="00D30CC6" w:rsidP="001E20F6">
      <w:pPr>
        <w:spacing w:line="276" w:lineRule="auto"/>
        <w:rPr>
          <w:rFonts w:ascii="Times New Roman" w:hAnsi="Times New Roman" w:cs="Times New Roman"/>
          <w:sz w:val="24"/>
          <w:szCs w:val="24"/>
        </w:rPr>
      </w:pPr>
    </w:p>
    <w:p w14:paraId="4B980FBC" w14:textId="41E3DC08" w:rsidR="001E20F6" w:rsidRPr="00FD4C9D" w:rsidRDefault="001E20F6" w:rsidP="001E20F6">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1. List of the 15 focal forest songbird species in the case study. The regional range refers to whether the species </w:t>
      </w:r>
      <w:r w:rsidRPr="00FD4C9D">
        <w:rPr>
          <w:rFonts w:ascii="Times New Roman" w:hAnsi="Times New Roman" w:cs="Times New Roman"/>
          <w:sz w:val="24"/>
        </w:rPr>
        <w:t xml:space="preserve">can be found throughout the Appalachian Mountains Bird Conservation Region (i.e., regionwide) or is found primarily at low or high latitudes or elevations within the study region. Regional range was used to group species into three groups (delineated by the thin horizonal lines within the table): cold-associated (N = 6), warm-associated (N = 4), and climate generalists (N = 5). Special status refers to inclusion as an 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Pr="00FD4C9D">
        <w:rPr>
          <w:rFonts w:ascii="Times New Roman" w:hAnsi="Times New Roman" w:cs="Times New Roman"/>
          <w:sz w:val="24"/>
        </w:rPr>
        <w:t xml:space="preserve">or </w:t>
      </w:r>
      <w:r w:rsidRPr="00FD4C9D">
        <w:rPr>
          <w:rFonts w:ascii="Times New Roman" w:hAnsi="Times New Roman" w:cs="Times New Roman"/>
          <w:sz w:val="24"/>
          <w:szCs w:val="24"/>
        </w:rPr>
        <w:t>Monongahela National Forest 2017 Regional Forester’s Sensitive Species (MNF RFS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7"/>
        <w:gridCol w:w="1000"/>
        <w:gridCol w:w="1458"/>
        <w:gridCol w:w="2087"/>
        <w:gridCol w:w="1728"/>
      </w:tblGrid>
      <w:tr w:rsidR="001E20F6" w:rsidRPr="00FD4C9D" w14:paraId="71FDFD2C" w14:textId="77777777" w:rsidTr="00F331B9">
        <w:tc>
          <w:tcPr>
            <w:tcW w:w="1649" w:type="pct"/>
            <w:tcBorders>
              <w:top w:val="single" w:sz="12" w:space="0" w:color="auto"/>
              <w:bottom w:val="single" w:sz="12" w:space="0" w:color="auto"/>
            </w:tcBorders>
          </w:tcPr>
          <w:p w14:paraId="23A06B8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534" w:type="pct"/>
            <w:tcBorders>
              <w:top w:val="single" w:sz="12" w:space="0" w:color="auto"/>
              <w:bottom w:val="single" w:sz="12" w:space="0" w:color="auto"/>
            </w:tcBorders>
            <w:vAlign w:val="center"/>
          </w:tcPr>
          <w:p w14:paraId="5C48DCEC"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779" w:type="pct"/>
            <w:tcBorders>
              <w:top w:val="single" w:sz="12" w:space="0" w:color="auto"/>
              <w:bottom w:val="single" w:sz="12" w:space="0" w:color="auto"/>
            </w:tcBorders>
            <w:vAlign w:val="center"/>
          </w:tcPr>
          <w:p w14:paraId="7250384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Family</w:t>
            </w:r>
          </w:p>
        </w:tc>
        <w:tc>
          <w:tcPr>
            <w:tcW w:w="1115" w:type="pct"/>
            <w:tcBorders>
              <w:top w:val="single" w:sz="12" w:space="0" w:color="auto"/>
              <w:bottom w:val="single" w:sz="12" w:space="0" w:color="auto"/>
            </w:tcBorders>
            <w:vAlign w:val="center"/>
          </w:tcPr>
          <w:p w14:paraId="0A8AEC62"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Regional Range</w:t>
            </w:r>
          </w:p>
        </w:tc>
        <w:tc>
          <w:tcPr>
            <w:tcW w:w="923" w:type="pct"/>
            <w:tcBorders>
              <w:top w:val="single" w:sz="12" w:space="0" w:color="auto"/>
              <w:bottom w:val="single" w:sz="12" w:space="0" w:color="auto"/>
            </w:tcBorders>
            <w:vAlign w:val="center"/>
          </w:tcPr>
          <w:p w14:paraId="0E9B2C45"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al Status</w:t>
            </w:r>
          </w:p>
        </w:tc>
      </w:tr>
      <w:tr w:rsidR="001E20F6" w:rsidRPr="00FD4C9D" w14:paraId="420A6F54" w14:textId="77777777" w:rsidTr="00F331B9">
        <w:tc>
          <w:tcPr>
            <w:tcW w:w="1649" w:type="pct"/>
            <w:tcBorders>
              <w:top w:val="single" w:sz="12" w:space="0" w:color="auto"/>
            </w:tcBorders>
          </w:tcPr>
          <w:p w14:paraId="37E6845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ack-throated Blue Warbler</w:t>
            </w:r>
          </w:p>
          <w:p w14:paraId="216F9A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aerulescens</w:t>
            </w:r>
            <w:r w:rsidRPr="00FD4C9D">
              <w:rPr>
                <w:rFonts w:ascii="Times New Roman" w:hAnsi="Times New Roman" w:cs="Times New Roman"/>
                <w:sz w:val="24"/>
                <w:szCs w:val="24"/>
              </w:rPr>
              <w:t>)</w:t>
            </w:r>
          </w:p>
        </w:tc>
        <w:tc>
          <w:tcPr>
            <w:tcW w:w="534" w:type="pct"/>
            <w:tcBorders>
              <w:top w:val="single" w:sz="12" w:space="0" w:color="auto"/>
            </w:tcBorders>
          </w:tcPr>
          <w:p w14:paraId="5190AAD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779" w:type="pct"/>
            <w:tcBorders>
              <w:top w:val="single" w:sz="12" w:space="0" w:color="auto"/>
            </w:tcBorders>
          </w:tcPr>
          <w:p w14:paraId="35F6D3F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12" w:space="0" w:color="auto"/>
            </w:tcBorders>
          </w:tcPr>
          <w:p w14:paraId="592DBC9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top w:val="single" w:sz="12" w:space="0" w:color="auto"/>
            </w:tcBorders>
          </w:tcPr>
          <w:p w14:paraId="4AA89FE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1FBEEF19" w14:textId="77777777" w:rsidTr="00F331B9">
        <w:tc>
          <w:tcPr>
            <w:tcW w:w="1649" w:type="pct"/>
          </w:tcPr>
          <w:p w14:paraId="255DB54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ue-headed Vireo</w:t>
            </w:r>
          </w:p>
          <w:p w14:paraId="16FFE40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534" w:type="pct"/>
          </w:tcPr>
          <w:p w14:paraId="71DC5A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779" w:type="pct"/>
          </w:tcPr>
          <w:p w14:paraId="2D973E4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ireonidae</w:t>
            </w:r>
          </w:p>
        </w:tc>
        <w:tc>
          <w:tcPr>
            <w:tcW w:w="1115" w:type="pct"/>
          </w:tcPr>
          <w:p w14:paraId="1E3C3F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mid/high elevation</w:t>
            </w:r>
          </w:p>
        </w:tc>
        <w:tc>
          <w:tcPr>
            <w:tcW w:w="923" w:type="pct"/>
          </w:tcPr>
          <w:p w14:paraId="086181D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14A65A21" w14:textId="77777777" w:rsidTr="00F331B9">
        <w:tc>
          <w:tcPr>
            <w:tcW w:w="1649" w:type="pct"/>
          </w:tcPr>
          <w:p w14:paraId="7AE74B5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nada Warbler</w:t>
            </w:r>
          </w:p>
          <w:p w14:paraId="1641A6A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ardellina canadensis</w:t>
            </w:r>
            <w:r w:rsidRPr="00FD4C9D">
              <w:rPr>
                <w:rFonts w:ascii="Times New Roman" w:hAnsi="Times New Roman" w:cs="Times New Roman"/>
                <w:sz w:val="24"/>
                <w:szCs w:val="24"/>
              </w:rPr>
              <w:t>)</w:t>
            </w:r>
          </w:p>
        </w:tc>
        <w:tc>
          <w:tcPr>
            <w:tcW w:w="534" w:type="pct"/>
          </w:tcPr>
          <w:p w14:paraId="6FA396C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779" w:type="pct"/>
          </w:tcPr>
          <w:p w14:paraId="71DD4E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5227D2E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5CD28E3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w:t>
            </w:r>
          </w:p>
        </w:tc>
      </w:tr>
      <w:tr w:rsidR="001E20F6" w:rsidRPr="00FD4C9D" w14:paraId="02DD9A7A" w14:textId="77777777" w:rsidTr="00F331B9">
        <w:tc>
          <w:tcPr>
            <w:tcW w:w="1649" w:type="pct"/>
          </w:tcPr>
          <w:p w14:paraId="4CDC536B"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ast Flycatcher</w:t>
            </w:r>
          </w:p>
          <w:p w14:paraId="3B7908E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Empidonax minimus</w:t>
            </w:r>
            <w:r w:rsidRPr="00FD4C9D">
              <w:rPr>
                <w:rFonts w:ascii="Times New Roman" w:hAnsi="Times New Roman" w:cs="Times New Roman"/>
                <w:sz w:val="24"/>
                <w:szCs w:val="24"/>
              </w:rPr>
              <w:t>)</w:t>
            </w:r>
          </w:p>
        </w:tc>
        <w:tc>
          <w:tcPr>
            <w:tcW w:w="534" w:type="pct"/>
          </w:tcPr>
          <w:p w14:paraId="2D56BE3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779" w:type="pct"/>
          </w:tcPr>
          <w:p w14:paraId="73CBFDF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Pr>
          <w:p w14:paraId="73DB29E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39E4354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5E59385D" w14:textId="77777777" w:rsidTr="00F331B9">
        <w:tc>
          <w:tcPr>
            <w:tcW w:w="1649" w:type="pct"/>
          </w:tcPr>
          <w:p w14:paraId="0A7BE31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ashville Warbler</w:t>
            </w:r>
          </w:p>
          <w:p w14:paraId="4DC36F4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Leiothlypis ruficapilla</w:t>
            </w:r>
            <w:r w:rsidRPr="00FD4C9D">
              <w:rPr>
                <w:rFonts w:ascii="Times New Roman" w:hAnsi="Times New Roman" w:cs="Times New Roman"/>
                <w:sz w:val="24"/>
                <w:szCs w:val="24"/>
              </w:rPr>
              <w:t>)</w:t>
            </w:r>
          </w:p>
        </w:tc>
        <w:tc>
          <w:tcPr>
            <w:tcW w:w="534" w:type="pct"/>
          </w:tcPr>
          <w:p w14:paraId="5D90CEA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779" w:type="pct"/>
          </w:tcPr>
          <w:p w14:paraId="17558F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87D53B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and high elevation</w:t>
            </w:r>
          </w:p>
        </w:tc>
        <w:tc>
          <w:tcPr>
            <w:tcW w:w="923" w:type="pct"/>
          </w:tcPr>
          <w:p w14:paraId="0B01C7C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NF RFSS</w:t>
            </w:r>
          </w:p>
        </w:tc>
      </w:tr>
      <w:tr w:rsidR="001E20F6" w:rsidRPr="00FD4C9D" w14:paraId="49F594DD" w14:textId="77777777" w:rsidTr="00F331B9">
        <w:tc>
          <w:tcPr>
            <w:tcW w:w="1649" w:type="pct"/>
            <w:tcBorders>
              <w:bottom w:val="single" w:sz="4" w:space="0" w:color="auto"/>
            </w:tcBorders>
          </w:tcPr>
          <w:p w14:paraId="1FD42E4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y</w:t>
            </w:r>
          </w:p>
          <w:p w14:paraId="2A0092F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atharus fuscescens</w:t>
            </w:r>
            <w:r w:rsidRPr="00FD4C9D">
              <w:rPr>
                <w:rFonts w:ascii="Times New Roman" w:hAnsi="Times New Roman" w:cs="Times New Roman"/>
                <w:sz w:val="24"/>
                <w:szCs w:val="24"/>
              </w:rPr>
              <w:t>)</w:t>
            </w:r>
          </w:p>
        </w:tc>
        <w:tc>
          <w:tcPr>
            <w:tcW w:w="534" w:type="pct"/>
            <w:tcBorders>
              <w:bottom w:val="single" w:sz="4" w:space="0" w:color="auto"/>
            </w:tcBorders>
          </w:tcPr>
          <w:p w14:paraId="7311FB0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779" w:type="pct"/>
            <w:tcBorders>
              <w:bottom w:val="single" w:sz="4" w:space="0" w:color="auto"/>
            </w:tcBorders>
          </w:tcPr>
          <w:p w14:paraId="13D7D5F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4" w:space="0" w:color="auto"/>
            </w:tcBorders>
          </w:tcPr>
          <w:p w14:paraId="5A394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bottom w:val="single" w:sz="4" w:space="0" w:color="auto"/>
            </w:tcBorders>
          </w:tcPr>
          <w:p w14:paraId="63B5A13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7B8F768C" w14:textId="77777777" w:rsidTr="00F331B9">
        <w:tc>
          <w:tcPr>
            <w:tcW w:w="1649" w:type="pct"/>
            <w:tcBorders>
              <w:top w:val="single" w:sz="4" w:space="0" w:color="auto"/>
            </w:tcBorders>
          </w:tcPr>
          <w:p w14:paraId="6D5CC7B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ulean Warbler</w:t>
            </w:r>
          </w:p>
          <w:p w14:paraId="1B67754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534" w:type="pct"/>
            <w:tcBorders>
              <w:top w:val="single" w:sz="4" w:space="0" w:color="auto"/>
            </w:tcBorders>
          </w:tcPr>
          <w:p w14:paraId="6B09FF2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779" w:type="pct"/>
            <w:tcBorders>
              <w:top w:val="single" w:sz="4" w:space="0" w:color="auto"/>
            </w:tcBorders>
          </w:tcPr>
          <w:p w14:paraId="798D57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4" w:space="0" w:color="auto"/>
            </w:tcBorders>
          </w:tcPr>
          <w:p w14:paraId="3E6394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high latitude and mid elevation</w:t>
            </w:r>
          </w:p>
        </w:tc>
        <w:tc>
          <w:tcPr>
            <w:tcW w:w="923" w:type="pct"/>
            <w:tcBorders>
              <w:top w:val="single" w:sz="4" w:space="0" w:color="auto"/>
            </w:tcBorders>
          </w:tcPr>
          <w:p w14:paraId="0D54716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 MNF RFSS</w:t>
            </w:r>
          </w:p>
        </w:tc>
      </w:tr>
      <w:tr w:rsidR="001E20F6" w:rsidRPr="00FD4C9D" w14:paraId="01616D7B" w14:textId="77777777" w:rsidTr="00F331B9">
        <w:tc>
          <w:tcPr>
            <w:tcW w:w="1649" w:type="pct"/>
          </w:tcPr>
          <w:p w14:paraId="49C3DB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ntucky Warbler</w:t>
            </w:r>
          </w:p>
          <w:p w14:paraId="79D847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Geothlypis formosa</w:t>
            </w:r>
            <w:r w:rsidRPr="00FD4C9D">
              <w:rPr>
                <w:rFonts w:ascii="Times New Roman" w:hAnsi="Times New Roman" w:cs="Times New Roman"/>
                <w:sz w:val="24"/>
                <w:szCs w:val="24"/>
              </w:rPr>
              <w:t>)</w:t>
            </w:r>
          </w:p>
        </w:tc>
        <w:tc>
          <w:tcPr>
            <w:tcW w:w="534" w:type="pct"/>
          </w:tcPr>
          <w:p w14:paraId="7941622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779" w:type="pct"/>
          </w:tcPr>
          <w:p w14:paraId="5C5F4A8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EBA3D0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Pr>
          <w:p w14:paraId="59C54E8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r w:rsidR="001E20F6" w:rsidRPr="00FD4C9D" w14:paraId="0FB3310D" w14:textId="77777777" w:rsidTr="00F331B9">
        <w:tc>
          <w:tcPr>
            <w:tcW w:w="1649" w:type="pct"/>
          </w:tcPr>
          <w:p w14:paraId="11B1A72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mmer Tanager</w:t>
            </w:r>
          </w:p>
          <w:p w14:paraId="6766681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534" w:type="pct"/>
          </w:tcPr>
          <w:p w14:paraId="5EB45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779" w:type="pct"/>
          </w:tcPr>
          <w:p w14:paraId="48CA816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rdinalidae</w:t>
            </w:r>
          </w:p>
        </w:tc>
        <w:tc>
          <w:tcPr>
            <w:tcW w:w="1115" w:type="pct"/>
          </w:tcPr>
          <w:p w14:paraId="1BD208E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low elevation</w:t>
            </w:r>
          </w:p>
        </w:tc>
        <w:tc>
          <w:tcPr>
            <w:tcW w:w="923" w:type="pct"/>
          </w:tcPr>
          <w:p w14:paraId="63AD701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77CDCCD" w14:textId="77777777" w:rsidTr="00F331B9">
        <w:tc>
          <w:tcPr>
            <w:tcW w:w="1649" w:type="pct"/>
            <w:tcBorders>
              <w:bottom w:val="single" w:sz="4" w:space="0" w:color="auto"/>
            </w:tcBorders>
          </w:tcPr>
          <w:p w14:paraId="686D86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wainson’s Warbler</w:t>
            </w:r>
          </w:p>
          <w:p w14:paraId="4CD77B7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Limnothlypis swainsonii</w:t>
            </w:r>
            <w:r w:rsidRPr="00FD4C9D">
              <w:rPr>
                <w:rFonts w:ascii="Times New Roman" w:hAnsi="Times New Roman" w:cs="Times New Roman"/>
                <w:sz w:val="24"/>
                <w:szCs w:val="24"/>
              </w:rPr>
              <w:t>)</w:t>
            </w:r>
          </w:p>
        </w:tc>
        <w:tc>
          <w:tcPr>
            <w:tcW w:w="534" w:type="pct"/>
            <w:tcBorders>
              <w:bottom w:val="single" w:sz="4" w:space="0" w:color="auto"/>
            </w:tcBorders>
          </w:tcPr>
          <w:p w14:paraId="01A79C6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779" w:type="pct"/>
            <w:tcBorders>
              <w:bottom w:val="single" w:sz="4" w:space="0" w:color="auto"/>
            </w:tcBorders>
          </w:tcPr>
          <w:p w14:paraId="162718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bottom w:val="single" w:sz="4" w:space="0" w:color="auto"/>
            </w:tcBorders>
          </w:tcPr>
          <w:p w14:paraId="74E473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Borders>
              <w:bottom w:val="single" w:sz="4" w:space="0" w:color="auto"/>
            </w:tcBorders>
          </w:tcPr>
          <w:p w14:paraId="7B35514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587E5251" w14:textId="77777777" w:rsidTr="00F331B9">
        <w:tc>
          <w:tcPr>
            <w:tcW w:w="1649" w:type="pct"/>
            <w:tcBorders>
              <w:top w:val="single" w:sz="4" w:space="0" w:color="auto"/>
            </w:tcBorders>
          </w:tcPr>
          <w:p w14:paraId="1C2F78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stern Wood-Pewee</w:t>
            </w:r>
          </w:p>
          <w:p w14:paraId="64331E9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534" w:type="pct"/>
            <w:tcBorders>
              <w:top w:val="single" w:sz="4" w:space="0" w:color="auto"/>
            </w:tcBorders>
          </w:tcPr>
          <w:p w14:paraId="18285A0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779" w:type="pct"/>
            <w:tcBorders>
              <w:top w:val="single" w:sz="4" w:space="0" w:color="auto"/>
            </w:tcBorders>
          </w:tcPr>
          <w:p w14:paraId="5F1163C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Borders>
              <w:top w:val="single" w:sz="4" w:space="0" w:color="auto"/>
            </w:tcBorders>
          </w:tcPr>
          <w:p w14:paraId="392CADF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top w:val="single" w:sz="4" w:space="0" w:color="auto"/>
            </w:tcBorders>
          </w:tcPr>
          <w:p w14:paraId="021AC82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12F34116" w14:textId="77777777" w:rsidTr="00F331B9">
        <w:tc>
          <w:tcPr>
            <w:tcW w:w="1649" w:type="pct"/>
          </w:tcPr>
          <w:p w14:paraId="0128E3D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Scarlet Tanager</w:t>
            </w:r>
          </w:p>
          <w:p w14:paraId="18B893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534" w:type="pct"/>
          </w:tcPr>
          <w:p w14:paraId="7BF045E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779" w:type="pct"/>
          </w:tcPr>
          <w:p w14:paraId="4BB6A51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rdinalidae</w:t>
            </w:r>
          </w:p>
        </w:tc>
        <w:tc>
          <w:tcPr>
            <w:tcW w:w="1115" w:type="pct"/>
          </w:tcPr>
          <w:p w14:paraId="38E94B3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8F826B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56DA8778" w14:textId="77777777" w:rsidTr="00F331B9">
        <w:tc>
          <w:tcPr>
            <w:tcW w:w="1649" w:type="pct"/>
          </w:tcPr>
          <w:p w14:paraId="19149859"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Red-eyed Vireo</w:t>
            </w:r>
          </w:p>
          <w:p w14:paraId="46256061"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w:t>
            </w:r>
            <w:r w:rsidRPr="004006CC">
              <w:rPr>
                <w:rFonts w:ascii="Times New Roman" w:hAnsi="Times New Roman" w:cs="Times New Roman"/>
                <w:i/>
                <w:iCs/>
                <w:sz w:val="24"/>
                <w:szCs w:val="24"/>
                <w:lang w:val="es-ES"/>
              </w:rPr>
              <w:t>Vireo olivaceus</w:t>
            </w:r>
            <w:r w:rsidRPr="004006CC">
              <w:rPr>
                <w:rFonts w:ascii="Times New Roman" w:hAnsi="Times New Roman" w:cs="Times New Roman"/>
                <w:sz w:val="24"/>
                <w:szCs w:val="24"/>
                <w:lang w:val="es-ES"/>
              </w:rPr>
              <w:t>)</w:t>
            </w:r>
          </w:p>
        </w:tc>
        <w:tc>
          <w:tcPr>
            <w:tcW w:w="534" w:type="pct"/>
          </w:tcPr>
          <w:p w14:paraId="22EF3F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779" w:type="pct"/>
          </w:tcPr>
          <w:p w14:paraId="4F54CECB"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ireonidae</w:t>
            </w:r>
          </w:p>
        </w:tc>
        <w:tc>
          <w:tcPr>
            <w:tcW w:w="1115" w:type="pct"/>
          </w:tcPr>
          <w:p w14:paraId="038E0F6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7BF0903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320B373D" w14:textId="77777777" w:rsidTr="00F331B9">
        <w:tc>
          <w:tcPr>
            <w:tcW w:w="1649" w:type="pct"/>
          </w:tcPr>
          <w:p w14:paraId="188BE4A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rm-eating Warbler</w:t>
            </w:r>
          </w:p>
          <w:p w14:paraId="49CECC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elmitheros vermivorum</w:t>
            </w:r>
            <w:r w:rsidRPr="00FD4C9D">
              <w:rPr>
                <w:rFonts w:ascii="Times New Roman" w:hAnsi="Times New Roman" w:cs="Times New Roman"/>
                <w:sz w:val="24"/>
                <w:szCs w:val="24"/>
              </w:rPr>
              <w:t>)</w:t>
            </w:r>
          </w:p>
        </w:tc>
        <w:tc>
          <w:tcPr>
            <w:tcW w:w="534" w:type="pct"/>
          </w:tcPr>
          <w:p w14:paraId="1D91E0E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779" w:type="pct"/>
          </w:tcPr>
          <w:p w14:paraId="006DE12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12624EF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07CE28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0D1CC51" w14:textId="77777777" w:rsidTr="00F331B9">
        <w:tc>
          <w:tcPr>
            <w:tcW w:w="1649" w:type="pct"/>
            <w:tcBorders>
              <w:bottom w:val="single" w:sz="12" w:space="0" w:color="auto"/>
            </w:tcBorders>
          </w:tcPr>
          <w:p w14:paraId="7352E76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od Thrush</w:t>
            </w:r>
          </w:p>
          <w:p w14:paraId="4E83C51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534" w:type="pct"/>
            <w:tcBorders>
              <w:bottom w:val="single" w:sz="12" w:space="0" w:color="auto"/>
            </w:tcBorders>
          </w:tcPr>
          <w:p w14:paraId="302BD9A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779" w:type="pct"/>
            <w:tcBorders>
              <w:bottom w:val="single" w:sz="12" w:space="0" w:color="auto"/>
            </w:tcBorders>
          </w:tcPr>
          <w:p w14:paraId="1D4958D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12" w:space="0" w:color="auto"/>
            </w:tcBorders>
          </w:tcPr>
          <w:p w14:paraId="21E14D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bottom w:val="single" w:sz="12" w:space="0" w:color="auto"/>
            </w:tcBorders>
          </w:tcPr>
          <w:p w14:paraId="5B755F3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14D516D5" w14:textId="77777777" w:rsidR="00D30CC6" w:rsidRDefault="00D30CC6" w:rsidP="00C24265">
      <w:pPr>
        <w:spacing w:line="276" w:lineRule="auto"/>
        <w:rPr>
          <w:rFonts w:ascii="Times New Roman" w:hAnsi="Times New Roman" w:cs="Times New Roman"/>
          <w:sz w:val="24"/>
        </w:rPr>
      </w:pPr>
    </w:p>
    <w:p w14:paraId="785C5CB5" w14:textId="1FB599AC" w:rsidR="00C24265" w:rsidRPr="00FD4C9D" w:rsidRDefault="00C24265" w:rsidP="00C24265">
      <w:pPr>
        <w:spacing w:line="276" w:lineRule="auto"/>
        <w:rPr>
          <w:rFonts w:ascii="Times New Roman" w:hAnsi="Times New Roman" w:cs="Times New Roman"/>
          <w:sz w:val="24"/>
        </w:rPr>
      </w:pPr>
      <w:r w:rsidRPr="00FD4C9D">
        <w:rPr>
          <w:rFonts w:ascii="Times New Roman" w:hAnsi="Times New Roman" w:cs="Times New Roman"/>
          <w:sz w:val="24"/>
        </w:rPr>
        <w:t>Table 2. List of variables with detailed descriptions including units and identification of data sources including the spatial resolution of the dataset, organized by time period (1997–2017 vs. 2100).</w:t>
      </w:r>
    </w:p>
    <w:tbl>
      <w:tblPr>
        <w:tblStyle w:val="TableGrid"/>
        <w:tblW w:w="5048" w:type="pct"/>
        <w:tblLook w:val="04A0" w:firstRow="1" w:lastRow="0" w:firstColumn="1" w:lastColumn="0" w:noHBand="0" w:noVBand="1"/>
      </w:tblPr>
      <w:tblGrid>
        <w:gridCol w:w="965"/>
        <w:gridCol w:w="1826"/>
        <w:gridCol w:w="3903"/>
        <w:gridCol w:w="2756"/>
      </w:tblGrid>
      <w:tr w:rsidR="00C24265" w:rsidRPr="00FD4C9D" w14:paraId="05B2BBFD" w14:textId="77777777" w:rsidTr="00F331B9">
        <w:tc>
          <w:tcPr>
            <w:tcW w:w="511" w:type="pct"/>
            <w:tcBorders>
              <w:top w:val="double" w:sz="4" w:space="0" w:color="auto"/>
              <w:left w:val="nil"/>
              <w:bottom w:val="double" w:sz="4" w:space="0" w:color="auto"/>
              <w:right w:val="nil"/>
            </w:tcBorders>
          </w:tcPr>
          <w:p w14:paraId="0A5D7734"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Period</w:t>
            </w:r>
          </w:p>
        </w:tc>
        <w:tc>
          <w:tcPr>
            <w:tcW w:w="966" w:type="pct"/>
            <w:tcBorders>
              <w:top w:val="double" w:sz="4" w:space="0" w:color="auto"/>
              <w:left w:val="nil"/>
              <w:bottom w:val="double" w:sz="4" w:space="0" w:color="auto"/>
              <w:right w:val="nil"/>
            </w:tcBorders>
          </w:tcPr>
          <w:p w14:paraId="3EB2CBA6"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Variable</w:t>
            </w:r>
          </w:p>
        </w:tc>
        <w:tc>
          <w:tcPr>
            <w:tcW w:w="2065" w:type="pct"/>
            <w:tcBorders>
              <w:top w:val="double" w:sz="4" w:space="0" w:color="auto"/>
              <w:left w:val="nil"/>
              <w:bottom w:val="double" w:sz="4" w:space="0" w:color="auto"/>
              <w:right w:val="nil"/>
            </w:tcBorders>
          </w:tcPr>
          <w:p w14:paraId="6C3B7D43"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escription (Unit)</w:t>
            </w:r>
          </w:p>
        </w:tc>
        <w:tc>
          <w:tcPr>
            <w:tcW w:w="1459" w:type="pct"/>
            <w:tcBorders>
              <w:top w:val="double" w:sz="4" w:space="0" w:color="auto"/>
              <w:left w:val="nil"/>
              <w:bottom w:val="double" w:sz="4" w:space="0" w:color="auto"/>
              <w:right w:val="nil"/>
            </w:tcBorders>
          </w:tcPr>
          <w:p w14:paraId="41416B00"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ata Source (resolution)</w:t>
            </w:r>
          </w:p>
        </w:tc>
      </w:tr>
      <w:tr w:rsidR="00C24265" w:rsidRPr="00FD4C9D" w14:paraId="7D7DB1DB" w14:textId="77777777" w:rsidTr="00F331B9">
        <w:tc>
          <w:tcPr>
            <w:tcW w:w="511" w:type="pct"/>
            <w:tcBorders>
              <w:top w:val="double" w:sz="4" w:space="0" w:color="auto"/>
              <w:left w:val="nil"/>
              <w:bottom w:val="single" w:sz="12" w:space="0" w:color="auto"/>
              <w:right w:val="nil"/>
            </w:tcBorders>
            <w:vAlign w:val="center"/>
          </w:tcPr>
          <w:p w14:paraId="34E29C5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double" w:sz="4" w:space="0" w:color="auto"/>
              <w:left w:val="nil"/>
              <w:bottom w:val="single" w:sz="12" w:space="0" w:color="auto"/>
              <w:right w:val="nil"/>
            </w:tcBorders>
            <w:vAlign w:val="center"/>
          </w:tcPr>
          <w:p w14:paraId="7494C81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w:t>
            </w:r>
          </w:p>
        </w:tc>
        <w:tc>
          <w:tcPr>
            <w:tcW w:w="2065" w:type="pct"/>
            <w:tcBorders>
              <w:top w:val="double" w:sz="4" w:space="0" w:color="auto"/>
              <w:left w:val="nil"/>
              <w:bottom w:val="single" w:sz="12" w:space="0" w:color="auto"/>
              <w:right w:val="nil"/>
            </w:tcBorders>
            <w:vAlign w:val="center"/>
          </w:tcPr>
          <w:p w14:paraId="0ACCF85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459" w:type="pct"/>
            <w:tcBorders>
              <w:top w:val="double" w:sz="4" w:space="0" w:color="auto"/>
              <w:left w:val="nil"/>
              <w:bottom w:val="single" w:sz="12" w:space="0" w:color="auto"/>
              <w:right w:val="nil"/>
            </w:tcBorders>
            <w:vAlign w:val="center"/>
          </w:tcPr>
          <w:p w14:paraId="745F0CDF"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C24265" w:rsidRPr="00FD4C9D" w14:paraId="3E314987" w14:textId="77777777" w:rsidTr="00F331B9">
        <w:tc>
          <w:tcPr>
            <w:tcW w:w="511" w:type="pct"/>
            <w:tcBorders>
              <w:top w:val="single" w:sz="12" w:space="0" w:color="auto"/>
              <w:left w:val="nil"/>
              <w:bottom w:val="double" w:sz="4" w:space="0" w:color="auto"/>
              <w:right w:val="nil"/>
            </w:tcBorders>
            <w:vAlign w:val="center"/>
          </w:tcPr>
          <w:p w14:paraId="5A1D1FA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single" w:sz="12" w:space="0" w:color="auto"/>
              <w:left w:val="nil"/>
              <w:bottom w:val="double" w:sz="4" w:space="0" w:color="auto"/>
              <w:right w:val="nil"/>
            </w:tcBorders>
            <w:vAlign w:val="center"/>
          </w:tcPr>
          <w:p w14:paraId="2A546F0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Elevation</w:t>
            </w:r>
          </w:p>
        </w:tc>
        <w:tc>
          <w:tcPr>
            <w:tcW w:w="2065" w:type="pct"/>
            <w:tcBorders>
              <w:top w:val="single" w:sz="12" w:space="0" w:color="auto"/>
              <w:left w:val="nil"/>
              <w:bottom w:val="double" w:sz="4" w:space="0" w:color="auto"/>
              <w:right w:val="nil"/>
            </w:tcBorders>
            <w:vAlign w:val="center"/>
          </w:tcPr>
          <w:p w14:paraId="0434818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459" w:type="pct"/>
            <w:tcBorders>
              <w:top w:val="single" w:sz="12" w:space="0" w:color="auto"/>
              <w:left w:val="nil"/>
              <w:bottom w:val="double" w:sz="4" w:space="0" w:color="auto"/>
              <w:right w:val="nil"/>
            </w:tcBorders>
            <w:vAlign w:val="center"/>
          </w:tcPr>
          <w:p w14:paraId="6D5A59B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C24265" w:rsidRPr="00FD4C9D" w14:paraId="0EE59D66" w14:textId="77777777" w:rsidTr="00F331B9">
        <w:tc>
          <w:tcPr>
            <w:tcW w:w="511" w:type="pct"/>
            <w:vMerge w:val="restart"/>
            <w:tcBorders>
              <w:top w:val="double" w:sz="4" w:space="0" w:color="auto"/>
              <w:left w:val="nil"/>
              <w:bottom w:val="nil"/>
              <w:right w:val="nil"/>
            </w:tcBorders>
            <w:vAlign w:val="center"/>
          </w:tcPr>
          <w:p w14:paraId="03DE9DC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1997–2017</w:t>
            </w:r>
          </w:p>
        </w:tc>
        <w:tc>
          <w:tcPr>
            <w:tcW w:w="966" w:type="pct"/>
            <w:tcBorders>
              <w:top w:val="double" w:sz="4" w:space="0" w:color="auto"/>
              <w:left w:val="nil"/>
              <w:bottom w:val="single" w:sz="4" w:space="0" w:color="auto"/>
              <w:right w:val="nil"/>
            </w:tcBorders>
            <w:vAlign w:val="center"/>
          </w:tcPr>
          <w:p w14:paraId="0E57BE0D"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5722BBA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mean monthly temperatures in May within sampling hexagon an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459" w:type="pct"/>
            <w:vMerge w:val="restart"/>
            <w:tcBorders>
              <w:top w:val="double" w:sz="4" w:space="0" w:color="auto"/>
              <w:left w:val="nil"/>
              <w:bottom w:val="nil"/>
              <w:right w:val="nil"/>
            </w:tcBorders>
            <w:vAlign w:val="center"/>
          </w:tcPr>
          <w:p w14:paraId="6A85178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ISM Climate Group monthly temperatures (4 km)</w:t>
            </w:r>
          </w:p>
        </w:tc>
      </w:tr>
      <w:tr w:rsidR="00C24265" w:rsidRPr="00FD4C9D" w14:paraId="5E0930BF" w14:textId="77777777" w:rsidTr="00F331B9">
        <w:tc>
          <w:tcPr>
            <w:tcW w:w="511" w:type="pct"/>
            <w:vMerge/>
            <w:tcBorders>
              <w:top w:val="nil"/>
              <w:left w:val="nil"/>
              <w:bottom w:val="nil"/>
              <w:right w:val="nil"/>
            </w:tcBorders>
          </w:tcPr>
          <w:p w14:paraId="19D3FA5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438B75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3EDEAAF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7F50E90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71973FD" w14:textId="77777777" w:rsidTr="00F331B9">
        <w:tc>
          <w:tcPr>
            <w:tcW w:w="511" w:type="pct"/>
            <w:vMerge/>
            <w:tcBorders>
              <w:top w:val="nil"/>
              <w:left w:val="nil"/>
              <w:bottom w:val="nil"/>
              <w:right w:val="nil"/>
            </w:tcBorders>
          </w:tcPr>
          <w:p w14:paraId="21A00301"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129FFB4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1E76C7C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459" w:type="pct"/>
            <w:vMerge w:val="restart"/>
            <w:tcBorders>
              <w:top w:val="single" w:sz="12" w:space="0" w:color="auto"/>
              <w:left w:val="nil"/>
              <w:bottom w:val="nil"/>
              <w:right w:val="nil"/>
            </w:tcBorders>
            <w:vAlign w:val="center"/>
          </w:tcPr>
          <w:p w14:paraId="4DDBDF7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C24265" w:rsidRPr="00FD4C9D" w14:paraId="044CD36F" w14:textId="77777777" w:rsidTr="00F331B9">
        <w:tc>
          <w:tcPr>
            <w:tcW w:w="511" w:type="pct"/>
            <w:vMerge/>
            <w:tcBorders>
              <w:top w:val="nil"/>
              <w:left w:val="nil"/>
              <w:bottom w:val="nil"/>
              <w:right w:val="nil"/>
            </w:tcBorders>
          </w:tcPr>
          <w:p w14:paraId="76835F8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28F4240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391792C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459" w:type="pct"/>
            <w:vMerge/>
            <w:tcBorders>
              <w:top w:val="nil"/>
              <w:left w:val="nil"/>
              <w:bottom w:val="single" w:sz="12" w:space="0" w:color="auto"/>
              <w:right w:val="nil"/>
            </w:tcBorders>
            <w:vAlign w:val="center"/>
          </w:tcPr>
          <w:p w14:paraId="58670C39" w14:textId="77777777" w:rsidR="00C24265" w:rsidRPr="00FD4C9D" w:rsidRDefault="00C24265" w:rsidP="00F331B9">
            <w:pPr>
              <w:spacing w:line="276" w:lineRule="auto"/>
              <w:rPr>
                <w:rFonts w:ascii="Times New Roman" w:hAnsi="Times New Roman" w:cs="Times New Roman"/>
                <w:sz w:val="24"/>
              </w:rPr>
            </w:pPr>
          </w:p>
        </w:tc>
      </w:tr>
      <w:tr w:rsidR="00C24265" w:rsidRPr="00FD4C9D" w14:paraId="65A2E309" w14:textId="77777777" w:rsidTr="00F331B9">
        <w:tc>
          <w:tcPr>
            <w:tcW w:w="511" w:type="pct"/>
            <w:vMerge/>
            <w:tcBorders>
              <w:top w:val="nil"/>
              <w:left w:val="nil"/>
              <w:bottom w:val="nil"/>
              <w:right w:val="nil"/>
            </w:tcBorders>
          </w:tcPr>
          <w:p w14:paraId="1257EBF2"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533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nil"/>
              <w:right w:val="nil"/>
            </w:tcBorders>
            <w:vAlign w:val="center"/>
          </w:tcPr>
          <w:p w14:paraId="649D51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459" w:type="pct"/>
            <w:vMerge w:val="restart"/>
            <w:tcBorders>
              <w:top w:val="single" w:sz="12" w:space="0" w:color="auto"/>
              <w:left w:val="nil"/>
              <w:bottom w:val="nil"/>
              <w:right w:val="nil"/>
            </w:tcBorders>
            <w:vAlign w:val="center"/>
          </w:tcPr>
          <w:p w14:paraId="0249D5F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C24265" w:rsidRPr="00FD4C9D" w14:paraId="6D18B3CB" w14:textId="77777777" w:rsidTr="00F331B9">
        <w:tc>
          <w:tcPr>
            <w:tcW w:w="511" w:type="pct"/>
            <w:vMerge/>
            <w:tcBorders>
              <w:top w:val="nil"/>
              <w:left w:val="nil"/>
              <w:bottom w:val="nil"/>
              <w:right w:val="nil"/>
            </w:tcBorders>
          </w:tcPr>
          <w:p w14:paraId="34ECBCD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9157C8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nil"/>
              <w:right w:val="nil"/>
            </w:tcBorders>
            <w:vAlign w:val="center"/>
          </w:tcPr>
          <w:p w14:paraId="4856A9D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nil"/>
              <w:right w:val="nil"/>
            </w:tcBorders>
            <w:vAlign w:val="center"/>
          </w:tcPr>
          <w:p w14:paraId="3FBDBD6C" w14:textId="77777777" w:rsidR="00C24265" w:rsidRPr="00FD4C9D" w:rsidRDefault="00C24265" w:rsidP="00F331B9">
            <w:pPr>
              <w:spacing w:line="276" w:lineRule="auto"/>
              <w:rPr>
                <w:rFonts w:ascii="Times New Roman" w:hAnsi="Times New Roman" w:cs="Times New Roman"/>
                <w:sz w:val="24"/>
              </w:rPr>
            </w:pPr>
          </w:p>
        </w:tc>
      </w:tr>
      <w:tr w:rsidR="00C24265" w:rsidRPr="00FD4C9D" w14:paraId="606517A5" w14:textId="77777777" w:rsidTr="00F331B9">
        <w:tc>
          <w:tcPr>
            <w:tcW w:w="511" w:type="pct"/>
            <w:vMerge/>
            <w:tcBorders>
              <w:top w:val="nil"/>
              <w:left w:val="nil"/>
              <w:bottom w:val="double" w:sz="4" w:space="0" w:color="auto"/>
              <w:right w:val="nil"/>
            </w:tcBorders>
          </w:tcPr>
          <w:p w14:paraId="67B67199"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5D30E85A"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vAlign w:val="center"/>
          </w:tcPr>
          <w:p w14:paraId="384EA28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vAlign w:val="center"/>
          </w:tcPr>
          <w:p w14:paraId="3BBD1896" w14:textId="77777777" w:rsidR="00C24265" w:rsidRPr="00FD4C9D" w:rsidRDefault="00C24265" w:rsidP="00F331B9">
            <w:pPr>
              <w:spacing w:line="276" w:lineRule="auto"/>
              <w:rPr>
                <w:rFonts w:ascii="Times New Roman" w:hAnsi="Times New Roman" w:cs="Times New Roman"/>
                <w:sz w:val="24"/>
              </w:rPr>
            </w:pPr>
          </w:p>
        </w:tc>
      </w:tr>
      <w:tr w:rsidR="00C24265" w:rsidRPr="00FD4C9D" w14:paraId="7B0E4291" w14:textId="77777777" w:rsidTr="00F331B9">
        <w:tc>
          <w:tcPr>
            <w:tcW w:w="511" w:type="pct"/>
            <w:vMerge w:val="restart"/>
            <w:tcBorders>
              <w:top w:val="double" w:sz="4" w:space="0" w:color="auto"/>
              <w:left w:val="nil"/>
              <w:bottom w:val="double" w:sz="4" w:space="0" w:color="auto"/>
              <w:right w:val="nil"/>
            </w:tcBorders>
            <w:vAlign w:val="center"/>
          </w:tcPr>
          <w:p w14:paraId="2148F70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Future (2100)</w:t>
            </w:r>
          </w:p>
        </w:tc>
        <w:tc>
          <w:tcPr>
            <w:tcW w:w="966" w:type="pct"/>
            <w:tcBorders>
              <w:top w:val="double" w:sz="4" w:space="0" w:color="auto"/>
              <w:left w:val="nil"/>
              <w:bottom w:val="single" w:sz="4" w:space="0" w:color="auto"/>
              <w:right w:val="nil"/>
            </w:tcBorders>
            <w:vAlign w:val="center"/>
          </w:tcPr>
          <w:p w14:paraId="0739721B"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41DB2FE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val="restart"/>
            <w:tcBorders>
              <w:top w:val="double" w:sz="4" w:space="0" w:color="auto"/>
              <w:left w:val="nil"/>
              <w:bottom w:val="nil"/>
              <w:right w:val="nil"/>
            </w:tcBorders>
            <w:vAlign w:val="center"/>
          </w:tcPr>
          <w:p w14:paraId="10C89BD0"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C24265" w:rsidRPr="00FD4C9D" w14:paraId="73D4D263" w14:textId="77777777" w:rsidTr="00F331B9">
        <w:tc>
          <w:tcPr>
            <w:tcW w:w="511" w:type="pct"/>
            <w:vMerge/>
            <w:tcBorders>
              <w:top w:val="double" w:sz="4" w:space="0" w:color="auto"/>
              <w:left w:val="nil"/>
              <w:bottom w:val="double" w:sz="4" w:space="0" w:color="auto"/>
              <w:right w:val="nil"/>
            </w:tcBorders>
          </w:tcPr>
          <w:p w14:paraId="6D1CA3D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EC76AC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4357C9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19D74DE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57DABE8" w14:textId="77777777" w:rsidTr="00F331B9">
        <w:tc>
          <w:tcPr>
            <w:tcW w:w="511" w:type="pct"/>
            <w:vMerge/>
            <w:tcBorders>
              <w:top w:val="double" w:sz="4" w:space="0" w:color="auto"/>
              <w:left w:val="nil"/>
              <w:bottom w:val="double" w:sz="4" w:space="0" w:color="auto"/>
              <w:right w:val="nil"/>
            </w:tcBorders>
          </w:tcPr>
          <w:p w14:paraId="46980BA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46CD"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62C0177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459" w:type="pct"/>
            <w:vMerge w:val="restart"/>
            <w:tcBorders>
              <w:top w:val="single" w:sz="12" w:space="0" w:color="auto"/>
              <w:left w:val="nil"/>
              <w:bottom w:val="single" w:sz="4" w:space="0" w:color="auto"/>
              <w:right w:val="nil"/>
            </w:tcBorders>
            <w:vAlign w:val="center"/>
          </w:tcPr>
          <w:p w14:paraId="7E5106C5"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C24265" w:rsidRPr="00FD4C9D" w14:paraId="52F64BF2" w14:textId="77777777" w:rsidTr="00F331B9">
        <w:tc>
          <w:tcPr>
            <w:tcW w:w="511" w:type="pct"/>
            <w:vMerge/>
            <w:tcBorders>
              <w:top w:val="double" w:sz="4" w:space="0" w:color="auto"/>
              <w:left w:val="nil"/>
              <w:bottom w:val="double" w:sz="4" w:space="0" w:color="auto"/>
              <w:right w:val="nil"/>
            </w:tcBorders>
          </w:tcPr>
          <w:p w14:paraId="41388BF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315E74C6"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0FB294F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tcBorders>
              <w:top w:val="nil"/>
              <w:left w:val="nil"/>
              <w:bottom w:val="single" w:sz="12" w:space="0" w:color="auto"/>
              <w:right w:val="nil"/>
            </w:tcBorders>
            <w:vAlign w:val="center"/>
          </w:tcPr>
          <w:p w14:paraId="5108A031" w14:textId="77777777" w:rsidR="00C24265" w:rsidRPr="00FD4C9D" w:rsidRDefault="00C24265" w:rsidP="00F331B9">
            <w:pPr>
              <w:spacing w:line="276" w:lineRule="auto"/>
              <w:rPr>
                <w:rFonts w:ascii="Times New Roman" w:hAnsi="Times New Roman" w:cs="Times New Roman"/>
                <w:sz w:val="24"/>
              </w:rPr>
            </w:pPr>
          </w:p>
        </w:tc>
      </w:tr>
      <w:tr w:rsidR="00C24265" w:rsidRPr="00FD4C9D" w14:paraId="32761CF2" w14:textId="77777777" w:rsidTr="00F331B9">
        <w:tc>
          <w:tcPr>
            <w:tcW w:w="511" w:type="pct"/>
            <w:vMerge/>
            <w:tcBorders>
              <w:top w:val="double" w:sz="4" w:space="0" w:color="auto"/>
              <w:left w:val="nil"/>
              <w:bottom w:val="double" w:sz="4" w:space="0" w:color="auto"/>
              <w:right w:val="nil"/>
            </w:tcBorders>
          </w:tcPr>
          <w:p w14:paraId="4DCC5C1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33F54AF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double" w:sz="4" w:space="0" w:color="auto"/>
              <w:right w:val="nil"/>
            </w:tcBorders>
            <w:vAlign w:val="center"/>
          </w:tcPr>
          <w:p w14:paraId="64492464"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459" w:type="pct"/>
            <w:vMerge w:val="restart"/>
            <w:tcBorders>
              <w:top w:val="single" w:sz="12" w:space="0" w:color="auto"/>
              <w:left w:val="nil"/>
              <w:bottom w:val="double" w:sz="4" w:space="0" w:color="auto"/>
              <w:right w:val="nil"/>
            </w:tcBorders>
            <w:vAlign w:val="center"/>
          </w:tcPr>
          <w:p w14:paraId="6506018B" w14:textId="69159BB1" w:rsidR="00C24265" w:rsidRPr="00FD4C9D" w:rsidRDefault="00D30CC6" w:rsidP="00F331B9">
            <w:pPr>
              <w:spacing w:line="276" w:lineRule="auto"/>
              <w:rPr>
                <w:rFonts w:ascii="Times New Roman" w:hAnsi="Times New Roman" w:cs="Times New Roman"/>
                <w:sz w:val="24"/>
              </w:rPr>
            </w:pPr>
            <w:r>
              <w:rPr>
                <w:rFonts w:ascii="Times New Roman" w:hAnsi="Times New Roman" w:cs="Times New Roman"/>
                <w:sz w:val="24"/>
              </w:rPr>
              <w:t>P</w:t>
            </w:r>
            <w:r w:rsidR="00C24265" w:rsidRPr="00FD4C9D">
              <w:rPr>
                <w:rFonts w:ascii="Times New Roman" w:hAnsi="Times New Roman" w:cs="Times New Roman"/>
                <w:sz w:val="24"/>
              </w:rPr>
              <w:t>rojections from the Forecasting Scenarios of land (FORE-SCE) use model (250 m), U.S. Geological Survey</w:t>
            </w:r>
          </w:p>
        </w:tc>
      </w:tr>
      <w:tr w:rsidR="00C24265" w:rsidRPr="00FD4C9D" w14:paraId="454DE695" w14:textId="77777777" w:rsidTr="00F331B9">
        <w:trPr>
          <w:trHeight w:val="618"/>
        </w:trPr>
        <w:tc>
          <w:tcPr>
            <w:tcW w:w="511" w:type="pct"/>
            <w:vMerge/>
            <w:tcBorders>
              <w:top w:val="double" w:sz="4" w:space="0" w:color="auto"/>
              <w:left w:val="nil"/>
              <w:bottom w:val="double" w:sz="4" w:space="0" w:color="auto"/>
              <w:right w:val="nil"/>
            </w:tcBorders>
          </w:tcPr>
          <w:p w14:paraId="78413585"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8AF25B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double" w:sz="4" w:space="0" w:color="auto"/>
              <w:right w:val="nil"/>
            </w:tcBorders>
          </w:tcPr>
          <w:p w14:paraId="724643ED"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0CA8DDB3" w14:textId="77777777" w:rsidR="00C24265" w:rsidRPr="00FD4C9D" w:rsidRDefault="00C24265" w:rsidP="00F331B9">
            <w:pPr>
              <w:spacing w:line="276" w:lineRule="auto"/>
              <w:rPr>
                <w:rFonts w:ascii="Times New Roman" w:hAnsi="Times New Roman" w:cs="Times New Roman"/>
                <w:sz w:val="24"/>
              </w:rPr>
            </w:pPr>
          </w:p>
        </w:tc>
      </w:tr>
      <w:tr w:rsidR="00C24265" w:rsidRPr="00FD4C9D" w14:paraId="107E4A9E" w14:textId="77777777" w:rsidTr="00F331B9">
        <w:tc>
          <w:tcPr>
            <w:tcW w:w="511" w:type="pct"/>
            <w:vMerge/>
            <w:tcBorders>
              <w:top w:val="double" w:sz="4" w:space="0" w:color="auto"/>
              <w:left w:val="nil"/>
              <w:bottom w:val="double" w:sz="4" w:space="0" w:color="auto"/>
              <w:right w:val="nil"/>
            </w:tcBorders>
          </w:tcPr>
          <w:p w14:paraId="5893B1B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35151C7C"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tcPr>
          <w:p w14:paraId="05F28F93"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457ABBAA" w14:textId="77777777" w:rsidR="00C24265" w:rsidRPr="00FD4C9D" w:rsidRDefault="00C24265" w:rsidP="00F331B9">
            <w:pPr>
              <w:spacing w:line="276" w:lineRule="auto"/>
              <w:rPr>
                <w:rFonts w:ascii="Times New Roman" w:hAnsi="Times New Roman" w:cs="Times New Roman"/>
                <w:sz w:val="24"/>
              </w:rPr>
            </w:pPr>
          </w:p>
        </w:tc>
      </w:tr>
    </w:tbl>
    <w:p w14:paraId="46B85185" w14:textId="70E0E017" w:rsidR="00564BDA" w:rsidRPr="00FD4C9D" w:rsidRDefault="00564BDA" w:rsidP="00564BDA">
      <w:pPr>
        <w:spacing w:line="276" w:lineRule="auto"/>
        <w:rPr>
          <w:rFonts w:ascii="Times New Roman" w:hAnsi="Times New Roman" w:cs="Times New Roman"/>
          <w:sz w:val="24"/>
          <w:szCs w:val="24"/>
        </w:rPr>
      </w:pPr>
      <w:bookmarkStart w:id="1" w:name="_Hlk82986315"/>
      <w:r w:rsidRPr="00FD4C9D">
        <w:rPr>
          <w:rFonts w:ascii="Times New Roman" w:hAnsi="Times New Roman" w:cs="Times New Roman"/>
          <w:sz w:val="24"/>
          <w:szCs w:val="24"/>
        </w:rPr>
        <w:lastRenderedPageBreak/>
        <w:t>Table 3. Measures of prevalence based on North American Breeding Bird Survey data from routes surveyed in 1997–2017, model type and model fit, the number of iterations in the posterior distribution, and statistical significance of predictor variables for the six cold-associated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9"/>
        <w:gridCol w:w="1092"/>
        <w:gridCol w:w="1091"/>
        <w:gridCol w:w="1093"/>
        <w:gridCol w:w="1091"/>
        <w:gridCol w:w="1091"/>
        <w:gridCol w:w="1093"/>
      </w:tblGrid>
      <w:tr w:rsidR="00564BDA" w:rsidRPr="00FD4C9D" w14:paraId="5DDE52F5" w14:textId="77777777" w:rsidTr="00F331B9">
        <w:trPr>
          <w:trHeight w:val="216"/>
        </w:trPr>
        <w:tc>
          <w:tcPr>
            <w:tcW w:w="1500" w:type="pct"/>
            <w:tcBorders>
              <w:top w:val="single" w:sz="12" w:space="0" w:color="auto"/>
              <w:bottom w:val="single" w:sz="12" w:space="0" w:color="auto"/>
            </w:tcBorders>
          </w:tcPr>
          <w:p w14:paraId="281C2A11" w14:textId="77777777" w:rsidR="00564BDA" w:rsidRPr="00FD4C9D" w:rsidRDefault="00564BDA" w:rsidP="00F331B9">
            <w:pPr>
              <w:spacing w:line="276" w:lineRule="auto"/>
              <w:rPr>
                <w:rFonts w:ascii="Times New Roman" w:hAnsi="Times New Roman" w:cs="Times New Roman"/>
                <w:sz w:val="24"/>
                <w:szCs w:val="24"/>
              </w:rPr>
            </w:pPr>
          </w:p>
        </w:tc>
        <w:tc>
          <w:tcPr>
            <w:tcW w:w="583" w:type="pct"/>
            <w:tcBorders>
              <w:top w:val="single" w:sz="12" w:space="0" w:color="auto"/>
              <w:bottom w:val="single" w:sz="12" w:space="0" w:color="auto"/>
            </w:tcBorders>
          </w:tcPr>
          <w:p w14:paraId="5B86A458"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VEER</w:t>
            </w:r>
          </w:p>
        </w:tc>
        <w:tc>
          <w:tcPr>
            <w:tcW w:w="583" w:type="pct"/>
            <w:tcBorders>
              <w:top w:val="single" w:sz="12" w:space="0" w:color="auto"/>
              <w:bottom w:val="single" w:sz="12" w:space="0" w:color="auto"/>
            </w:tcBorders>
          </w:tcPr>
          <w:p w14:paraId="575B9976"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HVI</w:t>
            </w:r>
          </w:p>
        </w:tc>
        <w:tc>
          <w:tcPr>
            <w:tcW w:w="584" w:type="pct"/>
            <w:tcBorders>
              <w:top w:val="single" w:sz="12" w:space="0" w:color="auto"/>
              <w:bottom w:val="single" w:sz="12" w:space="0" w:color="auto"/>
            </w:tcBorders>
          </w:tcPr>
          <w:p w14:paraId="701B275F"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LEFL</w:t>
            </w:r>
          </w:p>
        </w:tc>
        <w:tc>
          <w:tcPr>
            <w:tcW w:w="583" w:type="pct"/>
            <w:tcBorders>
              <w:top w:val="single" w:sz="12" w:space="0" w:color="auto"/>
              <w:bottom w:val="single" w:sz="12" w:space="0" w:color="auto"/>
            </w:tcBorders>
          </w:tcPr>
          <w:p w14:paraId="5CC249BE"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TBW</w:t>
            </w:r>
          </w:p>
        </w:tc>
        <w:tc>
          <w:tcPr>
            <w:tcW w:w="583" w:type="pct"/>
            <w:tcBorders>
              <w:top w:val="single" w:sz="12" w:space="0" w:color="auto"/>
              <w:bottom w:val="single" w:sz="12" w:space="0" w:color="auto"/>
            </w:tcBorders>
          </w:tcPr>
          <w:p w14:paraId="2493DCF6"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AWA</w:t>
            </w:r>
          </w:p>
        </w:tc>
        <w:tc>
          <w:tcPr>
            <w:tcW w:w="584" w:type="pct"/>
            <w:tcBorders>
              <w:top w:val="single" w:sz="12" w:space="0" w:color="auto"/>
              <w:bottom w:val="single" w:sz="12" w:space="0" w:color="auto"/>
            </w:tcBorders>
          </w:tcPr>
          <w:p w14:paraId="57908229"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NAWA</w:t>
            </w:r>
          </w:p>
        </w:tc>
      </w:tr>
      <w:tr w:rsidR="00564BDA" w:rsidRPr="00FD4C9D" w14:paraId="4309400C" w14:textId="77777777" w:rsidTr="00F331B9">
        <w:trPr>
          <w:trHeight w:val="216"/>
        </w:trPr>
        <w:tc>
          <w:tcPr>
            <w:tcW w:w="1500" w:type="pct"/>
            <w:tcBorders>
              <w:top w:val="single" w:sz="12" w:space="0" w:color="auto"/>
            </w:tcBorders>
          </w:tcPr>
          <w:p w14:paraId="352168B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583" w:type="pct"/>
            <w:tcBorders>
              <w:top w:val="single" w:sz="12" w:space="0" w:color="auto"/>
            </w:tcBorders>
          </w:tcPr>
          <w:p w14:paraId="5DBAAA3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90</w:t>
            </w:r>
          </w:p>
        </w:tc>
        <w:tc>
          <w:tcPr>
            <w:tcW w:w="583" w:type="pct"/>
            <w:tcBorders>
              <w:top w:val="single" w:sz="12" w:space="0" w:color="auto"/>
            </w:tcBorders>
          </w:tcPr>
          <w:p w14:paraId="5D20DE3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768</w:t>
            </w:r>
          </w:p>
        </w:tc>
        <w:tc>
          <w:tcPr>
            <w:tcW w:w="584" w:type="pct"/>
            <w:tcBorders>
              <w:top w:val="single" w:sz="12" w:space="0" w:color="auto"/>
            </w:tcBorders>
          </w:tcPr>
          <w:p w14:paraId="50FAB75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52</w:t>
            </w:r>
          </w:p>
        </w:tc>
        <w:tc>
          <w:tcPr>
            <w:tcW w:w="583" w:type="pct"/>
            <w:tcBorders>
              <w:top w:val="single" w:sz="12" w:space="0" w:color="auto"/>
            </w:tcBorders>
          </w:tcPr>
          <w:p w14:paraId="3D5804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57</w:t>
            </w:r>
          </w:p>
        </w:tc>
        <w:tc>
          <w:tcPr>
            <w:tcW w:w="583" w:type="pct"/>
            <w:tcBorders>
              <w:top w:val="single" w:sz="12" w:space="0" w:color="auto"/>
            </w:tcBorders>
          </w:tcPr>
          <w:p w14:paraId="74AA08A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11</w:t>
            </w:r>
          </w:p>
        </w:tc>
        <w:tc>
          <w:tcPr>
            <w:tcW w:w="584" w:type="pct"/>
            <w:tcBorders>
              <w:top w:val="single" w:sz="12" w:space="0" w:color="auto"/>
            </w:tcBorders>
          </w:tcPr>
          <w:p w14:paraId="3A1B43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77</w:t>
            </w:r>
          </w:p>
        </w:tc>
      </w:tr>
      <w:tr w:rsidR="00564BDA" w:rsidRPr="00FD4C9D" w14:paraId="25B48E88" w14:textId="77777777" w:rsidTr="00F331B9">
        <w:trPr>
          <w:trHeight w:val="216"/>
        </w:trPr>
        <w:tc>
          <w:tcPr>
            <w:tcW w:w="1500" w:type="pct"/>
            <w:tcBorders>
              <w:bottom w:val="single" w:sz="4" w:space="0" w:color="auto"/>
            </w:tcBorders>
          </w:tcPr>
          <w:p w14:paraId="54EAF6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583" w:type="pct"/>
            <w:tcBorders>
              <w:bottom w:val="single" w:sz="4" w:space="0" w:color="auto"/>
            </w:tcBorders>
          </w:tcPr>
          <w:p w14:paraId="550387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41</w:t>
            </w:r>
          </w:p>
        </w:tc>
        <w:tc>
          <w:tcPr>
            <w:tcW w:w="583" w:type="pct"/>
            <w:tcBorders>
              <w:bottom w:val="single" w:sz="4" w:space="0" w:color="auto"/>
            </w:tcBorders>
          </w:tcPr>
          <w:p w14:paraId="038087F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995</w:t>
            </w:r>
          </w:p>
        </w:tc>
        <w:tc>
          <w:tcPr>
            <w:tcW w:w="584" w:type="pct"/>
            <w:tcBorders>
              <w:bottom w:val="single" w:sz="4" w:space="0" w:color="auto"/>
            </w:tcBorders>
          </w:tcPr>
          <w:p w14:paraId="74ED2F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299</w:t>
            </w:r>
          </w:p>
        </w:tc>
        <w:tc>
          <w:tcPr>
            <w:tcW w:w="583" w:type="pct"/>
            <w:tcBorders>
              <w:bottom w:val="single" w:sz="4" w:space="0" w:color="auto"/>
            </w:tcBorders>
          </w:tcPr>
          <w:p w14:paraId="4A3101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16</w:t>
            </w:r>
          </w:p>
        </w:tc>
        <w:tc>
          <w:tcPr>
            <w:tcW w:w="583" w:type="pct"/>
            <w:tcBorders>
              <w:bottom w:val="single" w:sz="4" w:space="0" w:color="auto"/>
            </w:tcBorders>
          </w:tcPr>
          <w:p w14:paraId="5505C2E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41</w:t>
            </w:r>
          </w:p>
        </w:tc>
        <w:tc>
          <w:tcPr>
            <w:tcW w:w="584" w:type="pct"/>
            <w:tcBorders>
              <w:bottom w:val="single" w:sz="4" w:space="0" w:color="auto"/>
            </w:tcBorders>
          </w:tcPr>
          <w:p w14:paraId="591214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9</w:t>
            </w:r>
          </w:p>
        </w:tc>
      </w:tr>
      <w:tr w:rsidR="00564BDA" w:rsidRPr="00FD4C9D" w14:paraId="3FC51A6B" w14:textId="77777777" w:rsidTr="00F331B9">
        <w:trPr>
          <w:trHeight w:val="216"/>
        </w:trPr>
        <w:tc>
          <w:tcPr>
            <w:tcW w:w="1500" w:type="pct"/>
            <w:tcBorders>
              <w:top w:val="single" w:sz="4" w:space="0" w:color="auto"/>
            </w:tcBorders>
          </w:tcPr>
          <w:p w14:paraId="1ACCC8A2"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583" w:type="pct"/>
            <w:tcBorders>
              <w:top w:val="single" w:sz="4" w:space="0" w:color="auto"/>
            </w:tcBorders>
          </w:tcPr>
          <w:p w14:paraId="3D399E6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667FC8E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4" w:type="pct"/>
            <w:tcBorders>
              <w:top w:val="single" w:sz="4" w:space="0" w:color="auto"/>
            </w:tcBorders>
          </w:tcPr>
          <w:p w14:paraId="4F4B82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1EDABCB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4885E2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4" w:type="pct"/>
            <w:tcBorders>
              <w:top w:val="single" w:sz="4" w:space="0" w:color="auto"/>
            </w:tcBorders>
            <w:shd w:val="clear" w:color="auto" w:fill="FFFF00"/>
          </w:tcPr>
          <w:p w14:paraId="533F55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2F3B63A" w14:textId="77777777" w:rsidTr="00F331B9">
        <w:trPr>
          <w:trHeight w:val="342"/>
        </w:trPr>
        <w:tc>
          <w:tcPr>
            <w:tcW w:w="1500" w:type="pct"/>
          </w:tcPr>
          <w:p w14:paraId="07934A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583" w:type="pct"/>
            <w:shd w:val="clear" w:color="auto" w:fill="auto"/>
          </w:tcPr>
          <w:p w14:paraId="38960DC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79</w:t>
            </w:r>
          </w:p>
        </w:tc>
        <w:tc>
          <w:tcPr>
            <w:tcW w:w="583" w:type="pct"/>
          </w:tcPr>
          <w:p w14:paraId="6F9AEE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3</w:t>
            </w:r>
          </w:p>
        </w:tc>
        <w:tc>
          <w:tcPr>
            <w:tcW w:w="584" w:type="pct"/>
          </w:tcPr>
          <w:p w14:paraId="25CE8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2</w:t>
            </w:r>
          </w:p>
        </w:tc>
        <w:tc>
          <w:tcPr>
            <w:tcW w:w="583" w:type="pct"/>
          </w:tcPr>
          <w:p w14:paraId="7F1CC11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725</w:t>
            </w:r>
          </w:p>
        </w:tc>
        <w:tc>
          <w:tcPr>
            <w:tcW w:w="583" w:type="pct"/>
          </w:tcPr>
          <w:p w14:paraId="0D27956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0</w:t>
            </w:r>
          </w:p>
        </w:tc>
        <w:tc>
          <w:tcPr>
            <w:tcW w:w="584" w:type="pct"/>
            <w:shd w:val="clear" w:color="auto" w:fill="FFFF00"/>
          </w:tcPr>
          <w:p w14:paraId="429A4271" w14:textId="77777777" w:rsidR="00564BDA" w:rsidRPr="00FD4C9D" w:rsidRDefault="00564BDA" w:rsidP="00F331B9">
            <w:pPr>
              <w:spacing w:line="276" w:lineRule="auto"/>
              <w:jc w:val="center"/>
              <w:rPr>
                <w:rFonts w:ascii="Times New Roman" w:hAnsi="Times New Roman" w:cs="Times New Roman"/>
                <w:sz w:val="24"/>
                <w:szCs w:val="24"/>
                <w:highlight w:val="yellow"/>
              </w:rPr>
            </w:pPr>
            <w:r w:rsidRPr="00FD4C9D">
              <w:rPr>
                <w:rFonts w:ascii="Times New Roman" w:hAnsi="Times New Roman" w:cs="Times New Roman"/>
                <w:sz w:val="24"/>
                <w:szCs w:val="24"/>
              </w:rPr>
              <w:t>0.727</w:t>
            </w:r>
          </w:p>
        </w:tc>
      </w:tr>
      <w:tr w:rsidR="00564BDA" w:rsidRPr="00FD4C9D" w14:paraId="6DB901FB" w14:textId="77777777" w:rsidTr="00F331B9">
        <w:trPr>
          <w:trHeight w:val="216"/>
        </w:trPr>
        <w:tc>
          <w:tcPr>
            <w:tcW w:w="1500" w:type="pct"/>
            <w:tcBorders>
              <w:bottom w:val="single" w:sz="4" w:space="0" w:color="auto"/>
            </w:tcBorders>
          </w:tcPr>
          <w:p w14:paraId="4AA2AC5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583" w:type="pct"/>
            <w:tcBorders>
              <w:bottom w:val="single" w:sz="4" w:space="0" w:color="auto"/>
            </w:tcBorders>
            <w:shd w:val="clear" w:color="auto" w:fill="auto"/>
          </w:tcPr>
          <w:p w14:paraId="5DBAFE5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c>
          <w:tcPr>
            <w:tcW w:w="583" w:type="pct"/>
            <w:tcBorders>
              <w:bottom w:val="single" w:sz="4" w:space="0" w:color="auto"/>
            </w:tcBorders>
          </w:tcPr>
          <w:p w14:paraId="69BD37C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584" w:type="pct"/>
            <w:tcBorders>
              <w:bottom w:val="single" w:sz="4" w:space="0" w:color="auto"/>
            </w:tcBorders>
          </w:tcPr>
          <w:p w14:paraId="1B11F9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1,000</w:t>
            </w:r>
          </w:p>
        </w:tc>
        <w:tc>
          <w:tcPr>
            <w:tcW w:w="583" w:type="pct"/>
            <w:tcBorders>
              <w:bottom w:val="single" w:sz="4" w:space="0" w:color="auto"/>
            </w:tcBorders>
          </w:tcPr>
          <w:p w14:paraId="1B9CA6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c>
          <w:tcPr>
            <w:tcW w:w="583" w:type="pct"/>
            <w:tcBorders>
              <w:bottom w:val="single" w:sz="4" w:space="0" w:color="auto"/>
            </w:tcBorders>
          </w:tcPr>
          <w:p w14:paraId="63BB766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584" w:type="pct"/>
            <w:tcBorders>
              <w:bottom w:val="single" w:sz="4" w:space="0" w:color="auto"/>
            </w:tcBorders>
            <w:shd w:val="clear" w:color="auto" w:fill="FFFF00"/>
          </w:tcPr>
          <w:p w14:paraId="29BA5E1B" w14:textId="77777777" w:rsidR="00564BDA" w:rsidRPr="00FD4C9D" w:rsidRDefault="00564BDA" w:rsidP="00F331B9">
            <w:pPr>
              <w:spacing w:line="276" w:lineRule="auto"/>
              <w:jc w:val="center"/>
              <w:rPr>
                <w:rFonts w:ascii="Times New Roman" w:hAnsi="Times New Roman" w:cs="Times New Roman"/>
                <w:sz w:val="24"/>
                <w:szCs w:val="24"/>
                <w:highlight w:val="yellow"/>
              </w:rPr>
            </w:pPr>
            <w:r w:rsidRPr="00FD4C9D">
              <w:rPr>
                <w:rFonts w:ascii="Times New Roman" w:hAnsi="Times New Roman" w:cs="Times New Roman"/>
                <w:sz w:val="24"/>
                <w:szCs w:val="24"/>
              </w:rPr>
              <w:t>18,000</w:t>
            </w:r>
          </w:p>
        </w:tc>
      </w:tr>
      <w:tr w:rsidR="00564BDA" w:rsidRPr="00FD4C9D" w14:paraId="3B413655" w14:textId="77777777" w:rsidTr="00F331B9">
        <w:trPr>
          <w:trHeight w:val="216"/>
        </w:trPr>
        <w:tc>
          <w:tcPr>
            <w:tcW w:w="1500" w:type="pct"/>
            <w:tcBorders>
              <w:top w:val="single" w:sz="4" w:space="0" w:color="auto"/>
            </w:tcBorders>
          </w:tcPr>
          <w:p w14:paraId="6D8DE1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583" w:type="pct"/>
            <w:tcBorders>
              <w:top w:val="single" w:sz="4" w:space="0" w:color="auto"/>
            </w:tcBorders>
          </w:tcPr>
          <w:p w14:paraId="7716E46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44449B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top w:val="single" w:sz="4" w:space="0" w:color="auto"/>
            </w:tcBorders>
          </w:tcPr>
          <w:p w14:paraId="17135E7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5D1B88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0458C8F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top w:val="single" w:sz="4" w:space="0" w:color="auto"/>
            </w:tcBorders>
            <w:shd w:val="clear" w:color="auto" w:fill="FFFF00"/>
          </w:tcPr>
          <w:p w14:paraId="5D23A36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7DEB6DB" w14:textId="77777777" w:rsidTr="00F331B9">
        <w:trPr>
          <w:trHeight w:val="216"/>
        </w:trPr>
        <w:tc>
          <w:tcPr>
            <w:tcW w:w="1500" w:type="pct"/>
          </w:tcPr>
          <w:p w14:paraId="4FCE3B63"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583" w:type="pct"/>
          </w:tcPr>
          <w:p w14:paraId="35C91D0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7F6A99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3793E53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3FCE40D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669A05E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shd w:val="clear" w:color="auto" w:fill="FFFF00"/>
          </w:tcPr>
          <w:p w14:paraId="3DE0E5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E734BCB" w14:textId="77777777" w:rsidTr="00F331B9">
        <w:trPr>
          <w:trHeight w:val="216"/>
        </w:trPr>
        <w:tc>
          <w:tcPr>
            <w:tcW w:w="1500" w:type="pct"/>
            <w:tcBorders>
              <w:bottom w:val="single" w:sz="4" w:space="0" w:color="auto"/>
            </w:tcBorders>
          </w:tcPr>
          <w:p w14:paraId="3619E78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583" w:type="pct"/>
            <w:tcBorders>
              <w:bottom w:val="single" w:sz="4" w:space="0" w:color="auto"/>
            </w:tcBorders>
          </w:tcPr>
          <w:p w14:paraId="1AD3AB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457323E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tcPr>
          <w:p w14:paraId="6D3435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070847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63AC385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bottom w:val="single" w:sz="4" w:space="0" w:color="auto"/>
            </w:tcBorders>
            <w:shd w:val="clear" w:color="auto" w:fill="FFFF00"/>
          </w:tcPr>
          <w:p w14:paraId="60FA53F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6EC13ACC" w14:textId="77777777" w:rsidTr="00F331B9">
        <w:trPr>
          <w:trHeight w:val="216"/>
        </w:trPr>
        <w:tc>
          <w:tcPr>
            <w:tcW w:w="1500" w:type="pct"/>
            <w:tcBorders>
              <w:top w:val="single" w:sz="4" w:space="0" w:color="auto"/>
            </w:tcBorders>
          </w:tcPr>
          <w:p w14:paraId="282FA5A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583" w:type="pct"/>
            <w:tcBorders>
              <w:top w:val="single" w:sz="4" w:space="0" w:color="auto"/>
            </w:tcBorders>
          </w:tcPr>
          <w:p w14:paraId="46F1E72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493CCE6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tcPr>
          <w:p w14:paraId="3CC82BF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664AE8E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62D51D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shd w:val="clear" w:color="auto" w:fill="FFFF00"/>
          </w:tcPr>
          <w:p w14:paraId="24DDDF0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9C40651" w14:textId="77777777" w:rsidTr="00F331B9">
        <w:trPr>
          <w:trHeight w:val="216"/>
        </w:trPr>
        <w:tc>
          <w:tcPr>
            <w:tcW w:w="1500" w:type="pct"/>
          </w:tcPr>
          <w:p w14:paraId="05F993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583" w:type="pct"/>
          </w:tcPr>
          <w:p w14:paraId="52A05F9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6D7F621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4AE213F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5E2408C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27726AC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6B781B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31E7A1A8" w14:textId="77777777" w:rsidTr="00F331B9">
        <w:trPr>
          <w:trHeight w:val="216"/>
        </w:trPr>
        <w:tc>
          <w:tcPr>
            <w:tcW w:w="1500" w:type="pct"/>
          </w:tcPr>
          <w:p w14:paraId="7033455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583" w:type="pct"/>
          </w:tcPr>
          <w:p w14:paraId="79F7F47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38698B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440C845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2F3D5B9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5FEF77D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00D6221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D308725" w14:textId="77777777" w:rsidTr="00F331B9">
        <w:trPr>
          <w:trHeight w:val="216"/>
        </w:trPr>
        <w:tc>
          <w:tcPr>
            <w:tcW w:w="1500" w:type="pct"/>
            <w:tcBorders>
              <w:bottom w:val="single" w:sz="4" w:space="0" w:color="auto"/>
            </w:tcBorders>
          </w:tcPr>
          <w:p w14:paraId="1E316BD2"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583" w:type="pct"/>
            <w:tcBorders>
              <w:bottom w:val="single" w:sz="4" w:space="0" w:color="auto"/>
            </w:tcBorders>
          </w:tcPr>
          <w:p w14:paraId="690228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12E02F3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tcPr>
          <w:p w14:paraId="3D7FF40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4" w:space="0" w:color="auto"/>
            </w:tcBorders>
          </w:tcPr>
          <w:p w14:paraId="70C24A7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4" w:space="0" w:color="auto"/>
            </w:tcBorders>
          </w:tcPr>
          <w:p w14:paraId="68B0D7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shd w:val="clear" w:color="auto" w:fill="FFFF00"/>
          </w:tcPr>
          <w:p w14:paraId="634F1DA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012DDE60" w14:textId="77777777" w:rsidTr="00F331B9">
        <w:trPr>
          <w:trHeight w:val="216"/>
        </w:trPr>
        <w:tc>
          <w:tcPr>
            <w:tcW w:w="1500" w:type="pct"/>
            <w:tcBorders>
              <w:top w:val="single" w:sz="4" w:space="0" w:color="auto"/>
            </w:tcBorders>
          </w:tcPr>
          <w:p w14:paraId="79BD98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583" w:type="pct"/>
            <w:tcBorders>
              <w:top w:val="single" w:sz="4" w:space="0" w:color="auto"/>
            </w:tcBorders>
          </w:tcPr>
          <w:p w14:paraId="7993C65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352C468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tcPr>
          <w:p w14:paraId="7E9A83E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08C427F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683DF4C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shd w:val="clear" w:color="auto" w:fill="FFFF00"/>
          </w:tcPr>
          <w:p w14:paraId="2BE4BCD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D1197C8" w14:textId="77777777" w:rsidTr="00F331B9">
        <w:trPr>
          <w:trHeight w:val="216"/>
        </w:trPr>
        <w:tc>
          <w:tcPr>
            <w:tcW w:w="1500" w:type="pct"/>
          </w:tcPr>
          <w:p w14:paraId="57B8C0E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583" w:type="pct"/>
          </w:tcPr>
          <w:p w14:paraId="65CDF27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28DC285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210421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3696E4F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55DA4CA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32BB0D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2CA28961" w14:textId="77777777" w:rsidTr="00F331B9">
        <w:trPr>
          <w:trHeight w:val="216"/>
        </w:trPr>
        <w:tc>
          <w:tcPr>
            <w:tcW w:w="1500" w:type="pct"/>
            <w:tcBorders>
              <w:bottom w:val="single" w:sz="12" w:space="0" w:color="auto"/>
            </w:tcBorders>
          </w:tcPr>
          <w:p w14:paraId="36F8C25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583" w:type="pct"/>
            <w:tcBorders>
              <w:bottom w:val="single" w:sz="12" w:space="0" w:color="auto"/>
            </w:tcBorders>
          </w:tcPr>
          <w:p w14:paraId="0043CED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12" w:space="0" w:color="auto"/>
            </w:tcBorders>
          </w:tcPr>
          <w:p w14:paraId="4463863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12" w:space="0" w:color="auto"/>
            </w:tcBorders>
          </w:tcPr>
          <w:p w14:paraId="391FEF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12" w:space="0" w:color="auto"/>
            </w:tcBorders>
          </w:tcPr>
          <w:p w14:paraId="1931FB5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12" w:space="0" w:color="auto"/>
            </w:tcBorders>
          </w:tcPr>
          <w:p w14:paraId="2D8466B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12" w:space="0" w:color="auto"/>
            </w:tcBorders>
            <w:shd w:val="clear" w:color="auto" w:fill="FFFF00"/>
          </w:tcPr>
          <w:p w14:paraId="4B663F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27D1BF0" w14:textId="77777777" w:rsidR="00564BDA" w:rsidRPr="00FD4C9D" w:rsidRDefault="00564BDA" w:rsidP="00564BDA">
      <w:pPr>
        <w:spacing w:line="276" w:lineRule="auto"/>
        <w:rPr>
          <w:rFonts w:ascii="Times New Roman" w:hAnsi="Times New Roman" w:cs="Times New Roman"/>
          <w:sz w:val="24"/>
          <w:szCs w:val="24"/>
        </w:rPr>
      </w:pPr>
    </w:p>
    <w:p w14:paraId="24D44AF5" w14:textId="77777777" w:rsidR="00197978" w:rsidRDefault="00197978" w:rsidP="00564BDA">
      <w:pPr>
        <w:spacing w:line="276" w:lineRule="auto"/>
        <w:rPr>
          <w:rFonts w:ascii="Times New Roman" w:hAnsi="Times New Roman" w:cs="Times New Roman"/>
          <w:sz w:val="24"/>
          <w:szCs w:val="24"/>
        </w:rPr>
      </w:pPr>
    </w:p>
    <w:p w14:paraId="3C1FE325" w14:textId="369247AB"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4. Measures of prevalence based on North American Breeding Bird Survey data from routes surveyed in 1997–2017, model type and model fit, the number of iterations in the posterior distribution, and statistical significance of predictor variables for the four warm-associated species. Route-level occurrence across years is the total number of routes where at </w:t>
      </w:r>
      <w:r w:rsidRPr="00FD4C9D">
        <w:rPr>
          <w:rFonts w:ascii="Times New Roman" w:hAnsi="Times New Roman" w:cs="Times New Roman"/>
          <w:sz w:val="24"/>
          <w:szCs w:val="24"/>
        </w:rPr>
        <w:lastRenderedPageBreak/>
        <w:t>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95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1409"/>
        <w:gridCol w:w="1412"/>
        <w:gridCol w:w="1412"/>
        <w:gridCol w:w="1399"/>
      </w:tblGrid>
      <w:tr w:rsidR="00564BDA" w:rsidRPr="00FD4C9D" w14:paraId="6FCB616C" w14:textId="77777777" w:rsidTr="00F331B9">
        <w:trPr>
          <w:trHeight w:val="216"/>
        </w:trPr>
        <w:tc>
          <w:tcPr>
            <w:tcW w:w="1961" w:type="pct"/>
            <w:tcBorders>
              <w:top w:val="single" w:sz="12" w:space="0" w:color="auto"/>
              <w:bottom w:val="single" w:sz="12" w:space="0" w:color="auto"/>
            </w:tcBorders>
          </w:tcPr>
          <w:p w14:paraId="2E59C940" w14:textId="77777777" w:rsidR="00564BDA" w:rsidRPr="00FD4C9D" w:rsidRDefault="00564BDA" w:rsidP="00F331B9">
            <w:pPr>
              <w:spacing w:line="276" w:lineRule="auto"/>
              <w:rPr>
                <w:rFonts w:ascii="Times New Roman" w:hAnsi="Times New Roman" w:cs="Times New Roman"/>
                <w:sz w:val="24"/>
                <w:szCs w:val="24"/>
              </w:rPr>
            </w:pPr>
          </w:p>
        </w:tc>
        <w:tc>
          <w:tcPr>
            <w:tcW w:w="760" w:type="pct"/>
            <w:tcBorders>
              <w:top w:val="single" w:sz="12" w:space="0" w:color="auto"/>
              <w:bottom w:val="single" w:sz="12" w:space="0" w:color="auto"/>
            </w:tcBorders>
          </w:tcPr>
          <w:p w14:paraId="458A68A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KEWA</w:t>
            </w:r>
          </w:p>
        </w:tc>
        <w:tc>
          <w:tcPr>
            <w:tcW w:w="762" w:type="pct"/>
            <w:tcBorders>
              <w:top w:val="single" w:sz="12" w:space="0" w:color="auto"/>
              <w:bottom w:val="single" w:sz="12" w:space="0" w:color="auto"/>
            </w:tcBorders>
          </w:tcPr>
          <w:p w14:paraId="69DE992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UTA</w:t>
            </w:r>
          </w:p>
        </w:tc>
        <w:tc>
          <w:tcPr>
            <w:tcW w:w="762" w:type="pct"/>
            <w:tcBorders>
              <w:top w:val="single" w:sz="12" w:space="0" w:color="auto"/>
              <w:bottom w:val="single" w:sz="12" w:space="0" w:color="auto"/>
            </w:tcBorders>
          </w:tcPr>
          <w:p w14:paraId="1BA73582"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ERW</w:t>
            </w:r>
          </w:p>
        </w:tc>
        <w:tc>
          <w:tcPr>
            <w:tcW w:w="756" w:type="pct"/>
            <w:tcBorders>
              <w:top w:val="single" w:sz="12" w:space="0" w:color="auto"/>
              <w:bottom w:val="single" w:sz="12" w:space="0" w:color="auto"/>
            </w:tcBorders>
          </w:tcPr>
          <w:p w14:paraId="78BC6D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WWA</w:t>
            </w:r>
          </w:p>
        </w:tc>
      </w:tr>
      <w:tr w:rsidR="00564BDA" w:rsidRPr="00FD4C9D" w14:paraId="7CE72A89" w14:textId="77777777" w:rsidTr="00F331B9">
        <w:trPr>
          <w:trHeight w:val="216"/>
        </w:trPr>
        <w:tc>
          <w:tcPr>
            <w:tcW w:w="1961" w:type="pct"/>
            <w:tcBorders>
              <w:top w:val="single" w:sz="12" w:space="0" w:color="auto"/>
            </w:tcBorders>
          </w:tcPr>
          <w:p w14:paraId="6865640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60" w:type="pct"/>
            <w:tcBorders>
              <w:top w:val="single" w:sz="12" w:space="0" w:color="auto"/>
            </w:tcBorders>
          </w:tcPr>
          <w:p w14:paraId="14BBE4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17</w:t>
            </w:r>
          </w:p>
        </w:tc>
        <w:tc>
          <w:tcPr>
            <w:tcW w:w="762" w:type="pct"/>
            <w:tcBorders>
              <w:top w:val="single" w:sz="12" w:space="0" w:color="auto"/>
            </w:tcBorders>
          </w:tcPr>
          <w:p w14:paraId="0749ECE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26</w:t>
            </w:r>
          </w:p>
        </w:tc>
        <w:tc>
          <w:tcPr>
            <w:tcW w:w="762" w:type="pct"/>
            <w:tcBorders>
              <w:top w:val="single" w:sz="12" w:space="0" w:color="auto"/>
            </w:tcBorders>
          </w:tcPr>
          <w:p w14:paraId="3A132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904</w:t>
            </w:r>
          </w:p>
        </w:tc>
        <w:tc>
          <w:tcPr>
            <w:tcW w:w="756" w:type="pct"/>
            <w:tcBorders>
              <w:top w:val="single" w:sz="12" w:space="0" w:color="auto"/>
            </w:tcBorders>
          </w:tcPr>
          <w:p w14:paraId="0CB0FD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w:t>
            </w:r>
          </w:p>
        </w:tc>
      </w:tr>
      <w:tr w:rsidR="00564BDA" w:rsidRPr="00FD4C9D" w14:paraId="6340BC0B" w14:textId="77777777" w:rsidTr="00F331B9">
        <w:trPr>
          <w:trHeight w:val="216"/>
        </w:trPr>
        <w:tc>
          <w:tcPr>
            <w:tcW w:w="1961" w:type="pct"/>
            <w:tcBorders>
              <w:bottom w:val="single" w:sz="4" w:space="0" w:color="auto"/>
            </w:tcBorders>
          </w:tcPr>
          <w:p w14:paraId="4B57D0C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60" w:type="pct"/>
            <w:tcBorders>
              <w:bottom w:val="single" w:sz="4" w:space="0" w:color="auto"/>
            </w:tcBorders>
          </w:tcPr>
          <w:p w14:paraId="02F1BB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575</w:t>
            </w:r>
          </w:p>
        </w:tc>
        <w:tc>
          <w:tcPr>
            <w:tcW w:w="762" w:type="pct"/>
            <w:tcBorders>
              <w:bottom w:val="single" w:sz="4" w:space="0" w:color="auto"/>
            </w:tcBorders>
          </w:tcPr>
          <w:p w14:paraId="0EB35A2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78</w:t>
            </w:r>
          </w:p>
        </w:tc>
        <w:tc>
          <w:tcPr>
            <w:tcW w:w="762" w:type="pct"/>
            <w:tcBorders>
              <w:bottom w:val="single" w:sz="4" w:space="0" w:color="auto"/>
            </w:tcBorders>
          </w:tcPr>
          <w:p w14:paraId="11970BB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761</w:t>
            </w:r>
          </w:p>
        </w:tc>
        <w:tc>
          <w:tcPr>
            <w:tcW w:w="756" w:type="pct"/>
            <w:tcBorders>
              <w:bottom w:val="single" w:sz="4" w:space="0" w:color="auto"/>
            </w:tcBorders>
          </w:tcPr>
          <w:p w14:paraId="6AA8A7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3</w:t>
            </w:r>
          </w:p>
        </w:tc>
      </w:tr>
      <w:tr w:rsidR="00564BDA" w:rsidRPr="00FD4C9D" w14:paraId="64A6686E" w14:textId="77777777" w:rsidTr="00F331B9">
        <w:trPr>
          <w:trHeight w:val="216"/>
        </w:trPr>
        <w:tc>
          <w:tcPr>
            <w:tcW w:w="1961" w:type="pct"/>
            <w:tcBorders>
              <w:top w:val="single" w:sz="4" w:space="0" w:color="auto"/>
            </w:tcBorders>
          </w:tcPr>
          <w:p w14:paraId="457AE1D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60" w:type="pct"/>
            <w:tcBorders>
              <w:top w:val="single" w:sz="4" w:space="0" w:color="auto"/>
            </w:tcBorders>
          </w:tcPr>
          <w:p w14:paraId="1637BC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4331C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D8826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56" w:type="pct"/>
            <w:tcBorders>
              <w:top w:val="single" w:sz="4" w:space="0" w:color="auto"/>
            </w:tcBorders>
          </w:tcPr>
          <w:p w14:paraId="540F29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112C88F" w14:textId="77777777" w:rsidTr="00F331B9">
        <w:trPr>
          <w:trHeight w:val="216"/>
        </w:trPr>
        <w:tc>
          <w:tcPr>
            <w:tcW w:w="1961" w:type="pct"/>
          </w:tcPr>
          <w:p w14:paraId="5F01313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60" w:type="pct"/>
          </w:tcPr>
          <w:p w14:paraId="4BC991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47</w:t>
            </w:r>
          </w:p>
        </w:tc>
        <w:tc>
          <w:tcPr>
            <w:tcW w:w="762" w:type="pct"/>
          </w:tcPr>
          <w:p w14:paraId="0EE56D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839</w:t>
            </w:r>
          </w:p>
        </w:tc>
        <w:tc>
          <w:tcPr>
            <w:tcW w:w="762" w:type="pct"/>
          </w:tcPr>
          <w:p w14:paraId="12A71D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48</w:t>
            </w:r>
          </w:p>
        </w:tc>
        <w:tc>
          <w:tcPr>
            <w:tcW w:w="756" w:type="pct"/>
          </w:tcPr>
          <w:p w14:paraId="30150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16</w:t>
            </w:r>
          </w:p>
        </w:tc>
      </w:tr>
      <w:tr w:rsidR="00564BDA" w:rsidRPr="00FD4C9D" w14:paraId="18B46E07" w14:textId="77777777" w:rsidTr="00F331B9">
        <w:trPr>
          <w:trHeight w:val="216"/>
        </w:trPr>
        <w:tc>
          <w:tcPr>
            <w:tcW w:w="1961" w:type="pct"/>
            <w:tcBorders>
              <w:bottom w:val="single" w:sz="4" w:space="0" w:color="auto"/>
            </w:tcBorders>
          </w:tcPr>
          <w:p w14:paraId="38A4E94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60" w:type="pct"/>
            <w:tcBorders>
              <w:bottom w:val="single" w:sz="4" w:space="0" w:color="auto"/>
            </w:tcBorders>
          </w:tcPr>
          <w:p w14:paraId="2995D54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62" w:type="pct"/>
            <w:tcBorders>
              <w:bottom w:val="single" w:sz="4" w:space="0" w:color="auto"/>
            </w:tcBorders>
          </w:tcPr>
          <w:p w14:paraId="7424F7F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762" w:type="pct"/>
            <w:tcBorders>
              <w:bottom w:val="single" w:sz="4" w:space="0" w:color="auto"/>
            </w:tcBorders>
          </w:tcPr>
          <w:p w14:paraId="494A78E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56" w:type="pct"/>
            <w:tcBorders>
              <w:bottom w:val="single" w:sz="4" w:space="0" w:color="auto"/>
            </w:tcBorders>
          </w:tcPr>
          <w:p w14:paraId="490D279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r>
      <w:tr w:rsidR="00564BDA" w:rsidRPr="00FD4C9D" w14:paraId="105823F2" w14:textId="77777777" w:rsidTr="00F331B9">
        <w:trPr>
          <w:trHeight w:val="216"/>
        </w:trPr>
        <w:tc>
          <w:tcPr>
            <w:tcW w:w="1961" w:type="pct"/>
            <w:tcBorders>
              <w:top w:val="single" w:sz="4" w:space="0" w:color="auto"/>
            </w:tcBorders>
          </w:tcPr>
          <w:p w14:paraId="5CEDAF6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60" w:type="pct"/>
            <w:tcBorders>
              <w:top w:val="single" w:sz="4" w:space="0" w:color="auto"/>
            </w:tcBorders>
          </w:tcPr>
          <w:p w14:paraId="256FBAD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A60C1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7CE91F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top w:val="single" w:sz="4" w:space="0" w:color="auto"/>
            </w:tcBorders>
          </w:tcPr>
          <w:p w14:paraId="1677E35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35FDD2E" w14:textId="77777777" w:rsidTr="00F331B9">
        <w:trPr>
          <w:trHeight w:val="216"/>
        </w:trPr>
        <w:tc>
          <w:tcPr>
            <w:tcW w:w="1961" w:type="pct"/>
          </w:tcPr>
          <w:p w14:paraId="2067B10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60" w:type="pct"/>
          </w:tcPr>
          <w:p w14:paraId="44FE9F7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7738C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584CBA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12A15C5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AAB28B8" w14:textId="77777777" w:rsidTr="00F331B9">
        <w:trPr>
          <w:trHeight w:val="216"/>
        </w:trPr>
        <w:tc>
          <w:tcPr>
            <w:tcW w:w="1961" w:type="pct"/>
            <w:tcBorders>
              <w:bottom w:val="single" w:sz="4" w:space="0" w:color="auto"/>
            </w:tcBorders>
          </w:tcPr>
          <w:p w14:paraId="1FB4FF4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60" w:type="pct"/>
            <w:tcBorders>
              <w:bottom w:val="single" w:sz="4" w:space="0" w:color="auto"/>
            </w:tcBorders>
          </w:tcPr>
          <w:p w14:paraId="7DB34C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62" w:type="pct"/>
            <w:tcBorders>
              <w:bottom w:val="single" w:sz="4" w:space="0" w:color="auto"/>
            </w:tcBorders>
          </w:tcPr>
          <w:p w14:paraId="627C139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4" w:space="0" w:color="auto"/>
            </w:tcBorders>
          </w:tcPr>
          <w:p w14:paraId="4D0913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56" w:type="pct"/>
            <w:tcBorders>
              <w:bottom w:val="single" w:sz="4" w:space="0" w:color="auto"/>
            </w:tcBorders>
          </w:tcPr>
          <w:p w14:paraId="702F89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099AB36E" w14:textId="77777777" w:rsidTr="00F331B9">
        <w:trPr>
          <w:trHeight w:val="216"/>
        </w:trPr>
        <w:tc>
          <w:tcPr>
            <w:tcW w:w="1961" w:type="pct"/>
            <w:tcBorders>
              <w:top w:val="single" w:sz="4" w:space="0" w:color="auto"/>
            </w:tcBorders>
          </w:tcPr>
          <w:p w14:paraId="434614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60" w:type="pct"/>
            <w:tcBorders>
              <w:top w:val="single" w:sz="4" w:space="0" w:color="auto"/>
            </w:tcBorders>
          </w:tcPr>
          <w:p w14:paraId="7285B8A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0F0A6B2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1DBCF0A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7469602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C23F23C" w14:textId="77777777" w:rsidTr="00F331B9">
        <w:trPr>
          <w:trHeight w:val="216"/>
        </w:trPr>
        <w:tc>
          <w:tcPr>
            <w:tcW w:w="1961" w:type="pct"/>
          </w:tcPr>
          <w:p w14:paraId="0EE22EC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60" w:type="pct"/>
          </w:tcPr>
          <w:p w14:paraId="162A058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6523C9F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907D71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2CD4008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6681B2D" w14:textId="77777777" w:rsidTr="00F331B9">
        <w:trPr>
          <w:trHeight w:val="216"/>
        </w:trPr>
        <w:tc>
          <w:tcPr>
            <w:tcW w:w="1961" w:type="pct"/>
          </w:tcPr>
          <w:p w14:paraId="6A10C96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60" w:type="pct"/>
          </w:tcPr>
          <w:p w14:paraId="210C4E7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7029F1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1421F0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Pr>
          <w:p w14:paraId="752278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65147B7" w14:textId="77777777" w:rsidTr="00F331B9">
        <w:trPr>
          <w:trHeight w:val="216"/>
        </w:trPr>
        <w:tc>
          <w:tcPr>
            <w:tcW w:w="1961" w:type="pct"/>
            <w:tcBorders>
              <w:bottom w:val="single" w:sz="4" w:space="0" w:color="auto"/>
            </w:tcBorders>
          </w:tcPr>
          <w:p w14:paraId="22E7716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60" w:type="pct"/>
            <w:tcBorders>
              <w:bottom w:val="single" w:sz="4" w:space="0" w:color="auto"/>
            </w:tcBorders>
          </w:tcPr>
          <w:p w14:paraId="23F55C8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16EB42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5A6A5B1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4" w:space="0" w:color="auto"/>
            </w:tcBorders>
          </w:tcPr>
          <w:p w14:paraId="3D36471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637806F" w14:textId="77777777" w:rsidTr="00F331B9">
        <w:trPr>
          <w:trHeight w:val="216"/>
        </w:trPr>
        <w:tc>
          <w:tcPr>
            <w:tcW w:w="1961" w:type="pct"/>
            <w:tcBorders>
              <w:top w:val="single" w:sz="4" w:space="0" w:color="auto"/>
            </w:tcBorders>
          </w:tcPr>
          <w:p w14:paraId="573930F0"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60" w:type="pct"/>
            <w:tcBorders>
              <w:top w:val="single" w:sz="4" w:space="0" w:color="auto"/>
            </w:tcBorders>
          </w:tcPr>
          <w:p w14:paraId="481751E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1AD3E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2E34D7C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3C46765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18D0AD76" w14:textId="77777777" w:rsidTr="00F331B9">
        <w:trPr>
          <w:trHeight w:val="216"/>
        </w:trPr>
        <w:tc>
          <w:tcPr>
            <w:tcW w:w="1961" w:type="pct"/>
          </w:tcPr>
          <w:p w14:paraId="4A471A6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60" w:type="pct"/>
          </w:tcPr>
          <w:p w14:paraId="24CDF4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0C3387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FE3F43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571D444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6C2709A" w14:textId="77777777" w:rsidTr="00F331B9">
        <w:trPr>
          <w:trHeight w:val="216"/>
        </w:trPr>
        <w:tc>
          <w:tcPr>
            <w:tcW w:w="1961" w:type="pct"/>
            <w:tcBorders>
              <w:bottom w:val="single" w:sz="12" w:space="0" w:color="auto"/>
            </w:tcBorders>
          </w:tcPr>
          <w:p w14:paraId="189B49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60" w:type="pct"/>
            <w:tcBorders>
              <w:bottom w:val="single" w:sz="12" w:space="0" w:color="auto"/>
            </w:tcBorders>
          </w:tcPr>
          <w:p w14:paraId="186577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07B71E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1709FB0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12" w:space="0" w:color="auto"/>
            </w:tcBorders>
          </w:tcPr>
          <w:p w14:paraId="74F0D9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C66B16A" w14:textId="77777777" w:rsidR="00564BDA" w:rsidRPr="00FD4C9D" w:rsidRDefault="00564BDA" w:rsidP="00564BDA">
      <w:pPr>
        <w:spacing w:line="276" w:lineRule="auto"/>
        <w:rPr>
          <w:rFonts w:ascii="Times New Roman" w:hAnsi="Times New Roman" w:cs="Times New Roman"/>
          <w:sz w:val="24"/>
          <w:szCs w:val="24"/>
        </w:rPr>
      </w:pPr>
    </w:p>
    <w:p w14:paraId="0AB117D0" w14:textId="77777777" w:rsidR="00564BDA" w:rsidRPr="00FD4C9D" w:rsidRDefault="00564BDA" w:rsidP="00564BDA">
      <w:pPr>
        <w:spacing w:line="276" w:lineRule="auto"/>
        <w:rPr>
          <w:rFonts w:ascii="Times New Roman" w:hAnsi="Times New Roman" w:cs="Times New Roman"/>
          <w:sz w:val="24"/>
          <w:szCs w:val="24"/>
          <w:highlight w:val="yellow"/>
        </w:rPr>
      </w:pPr>
    </w:p>
    <w:p w14:paraId="48386DA7" w14:textId="213AF578"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5. Measures of prevalence based on North American Breeding Bird Survey data from routes surveyed in 1997–2017, model type and model fit, the number of iterations in the posterior distribution, and statistical significance of predictor variables for the five climate generalist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w:t>
      </w:r>
      <w:r w:rsidRPr="00FD4C9D">
        <w:rPr>
          <w:rFonts w:ascii="Times New Roman" w:hAnsi="Times New Roman" w:cs="Times New Roman"/>
          <w:sz w:val="24"/>
          <w:szCs w:val="24"/>
        </w:rPr>
        <w:lastRenderedPageBreak/>
        <w:t>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8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6"/>
        <w:gridCol w:w="1323"/>
        <w:gridCol w:w="1323"/>
        <w:gridCol w:w="1323"/>
        <w:gridCol w:w="1203"/>
        <w:gridCol w:w="1084"/>
      </w:tblGrid>
      <w:tr w:rsidR="00564BDA" w:rsidRPr="00FD4C9D" w14:paraId="4764E4E3" w14:textId="77777777" w:rsidTr="00F331B9">
        <w:trPr>
          <w:trHeight w:val="216"/>
        </w:trPr>
        <w:tc>
          <w:tcPr>
            <w:tcW w:w="1571" w:type="pct"/>
            <w:tcBorders>
              <w:top w:val="single" w:sz="12" w:space="0" w:color="auto"/>
              <w:bottom w:val="single" w:sz="12" w:space="0" w:color="auto"/>
            </w:tcBorders>
          </w:tcPr>
          <w:p w14:paraId="37D36979" w14:textId="77777777" w:rsidR="00564BDA" w:rsidRPr="00FD4C9D" w:rsidRDefault="00564BDA" w:rsidP="00F331B9">
            <w:pPr>
              <w:spacing w:line="276" w:lineRule="auto"/>
              <w:rPr>
                <w:rFonts w:ascii="Times New Roman" w:hAnsi="Times New Roman" w:cs="Times New Roman"/>
                <w:sz w:val="24"/>
                <w:szCs w:val="24"/>
              </w:rPr>
            </w:pPr>
          </w:p>
        </w:tc>
        <w:tc>
          <w:tcPr>
            <w:tcW w:w="725" w:type="pct"/>
            <w:tcBorders>
              <w:top w:val="single" w:sz="12" w:space="0" w:color="auto"/>
              <w:bottom w:val="single" w:sz="12" w:space="0" w:color="auto"/>
            </w:tcBorders>
          </w:tcPr>
          <w:p w14:paraId="44821D93"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REVI</w:t>
            </w:r>
          </w:p>
        </w:tc>
        <w:tc>
          <w:tcPr>
            <w:tcW w:w="725" w:type="pct"/>
            <w:tcBorders>
              <w:top w:val="single" w:sz="12" w:space="0" w:color="auto"/>
              <w:bottom w:val="single" w:sz="12" w:space="0" w:color="auto"/>
            </w:tcBorders>
          </w:tcPr>
          <w:p w14:paraId="4EB56957"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OTH</w:t>
            </w:r>
          </w:p>
        </w:tc>
        <w:tc>
          <w:tcPr>
            <w:tcW w:w="725" w:type="pct"/>
            <w:tcBorders>
              <w:top w:val="single" w:sz="12" w:space="0" w:color="auto"/>
              <w:bottom w:val="single" w:sz="12" w:space="0" w:color="auto"/>
            </w:tcBorders>
          </w:tcPr>
          <w:p w14:paraId="20971F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CTA</w:t>
            </w:r>
          </w:p>
        </w:tc>
        <w:tc>
          <w:tcPr>
            <w:tcW w:w="659" w:type="pct"/>
            <w:tcBorders>
              <w:top w:val="single" w:sz="12" w:space="0" w:color="auto"/>
              <w:bottom w:val="single" w:sz="12" w:space="0" w:color="auto"/>
            </w:tcBorders>
          </w:tcPr>
          <w:p w14:paraId="60A9C6D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EAWP</w:t>
            </w:r>
          </w:p>
        </w:tc>
        <w:tc>
          <w:tcPr>
            <w:tcW w:w="594" w:type="pct"/>
            <w:tcBorders>
              <w:top w:val="single" w:sz="12" w:space="0" w:color="auto"/>
              <w:bottom w:val="single" w:sz="12" w:space="0" w:color="auto"/>
            </w:tcBorders>
          </w:tcPr>
          <w:p w14:paraId="6C3EFC6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EWA</w:t>
            </w:r>
          </w:p>
        </w:tc>
      </w:tr>
      <w:tr w:rsidR="00564BDA" w:rsidRPr="00FD4C9D" w14:paraId="33BFD8A9" w14:textId="77777777" w:rsidTr="00F331B9">
        <w:trPr>
          <w:trHeight w:val="216"/>
        </w:trPr>
        <w:tc>
          <w:tcPr>
            <w:tcW w:w="1571" w:type="pct"/>
            <w:tcBorders>
              <w:top w:val="single" w:sz="12" w:space="0" w:color="auto"/>
            </w:tcBorders>
          </w:tcPr>
          <w:p w14:paraId="04ADB5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25" w:type="pct"/>
            <w:tcBorders>
              <w:top w:val="single" w:sz="12" w:space="0" w:color="auto"/>
            </w:tcBorders>
          </w:tcPr>
          <w:p w14:paraId="171CA65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81</w:t>
            </w:r>
          </w:p>
        </w:tc>
        <w:tc>
          <w:tcPr>
            <w:tcW w:w="725" w:type="pct"/>
            <w:tcBorders>
              <w:top w:val="single" w:sz="12" w:space="0" w:color="auto"/>
            </w:tcBorders>
          </w:tcPr>
          <w:p w14:paraId="412555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12</w:t>
            </w:r>
          </w:p>
        </w:tc>
        <w:tc>
          <w:tcPr>
            <w:tcW w:w="725" w:type="pct"/>
            <w:tcBorders>
              <w:top w:val="single" w:sz="12" w:space="0" w:color="auto"/>
            </w:tcBorders>
          </w:tcPr>
          <w:p w14:paraId="504670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034</w:t>
            </w:r>
          </w:p>
        </w:tc>
        <w:tc>
          <w:tcPr>
            <w:tcW w:w="659" w:type="pct"/>
            <w:tcBorders>
              <w:top w:val="single" w:sz="12" w:space="0" w:color="auto"/>
            </w:tcBorders>
          </w:tcPr>
          <w:p w14:paraId="3945469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933</w:t>
            </w:r>
          </w:p>
        </w:tc>
        <w:tc>
          <w:tcPr>
            <w:tcW w:w="594" w:type="pct"/>
            <w:tcBorders>
              <w:top w:val="single" w:sz="12" w:space="0" w:color="auto"/>
            </w:tcBorders>
          </w:tcPr>
          <w:p w14:paraId="31B2CF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274</w:t>
            </w:r>
          </w:p>
        </w:tc>
      </w:tr>
      <w:tr w:rsidR="00564BDA" w:rsidRPr="00FD4C9D" w14:paraId="630290B1" w14:textId="77777777" w:rsidTr="00F331B9">
        <w:trPr>
          <w:trHeight w:val="216"/>
        </w:trPr>
        <w:tc>
          <w:tcPr>
            <w:tcW w:w="1571" w:type="pct"/>
            <w:tcBorders>
              <w:bottom w:val="single" w:sz="4" w:space="0" w:color="auto"/>
            </w:tcBorders>
          </w:tcPr>
          <w:p w14:paraId="61E7986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25" w:type="pct"/>
            <w:tcBorders>
              <w:bottom w:val="single" w:sz="4" w:space="0" w:color="auto"/>
            </w:tcBorders>
          </w:tcPr>
          <w:p w14:paraId="0CCF36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40,488</w:t>
            </w:r>
          </w:p>
        </w:tc>
        <w:tc>
          <w:tcPr>
            <w:tcW w:w="725" w:type="pct"/>
            <w:tcBorders>
              <w:bottom w:val="single" w:sz="4" w:space="0" w:color="auto"/>
            </w:tcBorders>
          </w:tcPr>
          <w:p w14:paraId="046DD9A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6,553</w:t>
            </w:r>
          </w:p>
        </w:tc>
        <w:tc>
          <w:tcPr>
            <w:tcW w:w="725" w:type="pct"/>
            <w:tcBorders>
              <w:bottom w:val="single" w:sz="4" w:space="0" w:color="auto"/>
            </w:tcBorders>
          </w:tcPr>
          <w:p w14:paraId="0544C3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4,152</w:t>
            </w:r>
          </w:p>
        </w:tc>
        <w:tc>
          <w:tcPr>
            <w:tcW w:w="659" w:type="pct"/>
            <w:tcBorders>
              <w:bottom w:val="single" w:sz="4" w:space="0" w:color="auto"/>
            </w:tcBorders>
          </w:tcPr>
          <w:p w14:paraId="39FD7C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0,348</w:t>
            </w:r>
          </w:p>
        </w:tc>
        <w:tc>
          <w:tcPr>
            <w:tcW w:w="594" w:type="pct"/>
            <w:tcBorders>
              <w:bottom w:val="single" w:sz="4" w:space="0" w:color="auto"/>
            </w:tcBorders>
          </w:tcPr>
          <w:p w14:paraId="4CA14C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648</w:t>
            </w:r>
          </w:p>
        </w:tc>
      </w:tr>
      <w:tr w:rsidR="00564BDA" w:rsidRPr="00FD4C9D" w14:paraId="4E1CEB09" w14:textId="77777777" w:rsidTr="00F331B9">
        <w:trPr>
          <w:trHeight w:val="216"/>
        </w:trPr>
        <w:tc>
          <w:tcPr>
            <w:tcW w:w="1571" w:type="pct"/>
            <w:tcBorders>
              <w:top w:val="single" w:sz="4" w:space="0" w:color="auto"/>
            </w:tcBorders>
          </w:tcPr>
          <w:p w14:paraId="7475BD7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25" w:type="pct"/>
            <w:tcBorders>
              <w:top w:val="single" w:sz="4" w:space="0" w:color="auto"/>
            </w:tcBorders>
          </w:tcPr>
          <w:p w14:paraId="63F2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75180D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36D1906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659" w:type="pct"/>
            <w:tcBorders>
              <w:top w:val="single" w:sz="4" w:space="0" w:color="auto"/>
            </w:tcBorders>
          </w:tcPr>
          <w:p w14:paraId="209D57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594" w:type="pct"/>
            <w:tcBorders>
              <w:top w:val="single" w:sz="4" w:space="0" w:color="auto"/>
            </w:tcBorders>
          </w:tcPr>
          <w:p w14:paraId="4F42BB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42B6DB58" w14:textId="77777777" w:rsidTr="00F331B9">
        <w:trPr>
          <w:trHeight w:val="216"/>
        </w:trPr>
        <w:tc>
          <w:tcPr>
            <w:tcW w:w="1571" w:type="pct"/>
          </w:tcPr>
          <w:p w14:paraId="4671991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25" w:type="pct"/>
            <w:shd w:val="clear" w:color="auto" w:fill="auto"/>
          </w:tcPr>
          <w:p w14:paraId="0F0A61D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7</w:t>
            </w:r>
          </w:p>
        </w:tc>
        <w:tc>
          <w:tcPr>
            <w:tcW w:w="725" w:type="pct"/>
          </w:tcPr>
          <w:p w14:paraId="1C5768B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211</w:t>
            </w:r>
          </w:p>
        </w:tc>
        <w:tc>
          <w:tcPr>
            <w:tcW w:w="725" w:type="pct"/>
          </w:tcPr>
          <w:p w14:paraId="6058190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3</w:t>
            </w:r>
          </w:p>
        </w:tc>
        <w:tc>
          <w:tcPr>
            <w:tcW w:w="659" w:type="pct"/>
          </w:tcPr>
          <w:p w14:paraId="2EC418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9</w:t>
            </w:r>
          </w:p>
        </w:tc>
        <w:tc>
          <w:tcPr>
            <w:tcW w:w="594" w:type="pct"/>
          </w:tcPr>
          <w:p w14:paraId="33FB173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519</w:t>
            </w:r>
          </w:p>
        </w:tc>
      </w:tr>
      <w:tr w:rsidR="00564BDA" w:rsidRPr="00FD4C9D" w14:paraId="31C1B25D" w14:textId="77777777" w:rsidTr="00F331B9">
        <w:trPr>
          <w:trHeight w:val="216"/>
        </w:trPr>
        <w:tc>
          <w:tcPr>
            <w:tcW w:w="1571" w:type="pct"/>
            <w:tcBorders>
              <w:bottom w:val="single" w:sz="4" w:space="0" w:color="auto"/>
            </w:tcBorders>
          </w:tcPr>
          <w:p w14:paraId="7C099F8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25" w:type="pct"/>
            <w:tcBorders>
              <w:bottom w:val="single" w:sz="4" w:space="0" w:color="auto"/>
            </w:tcBorders>
            <w:shd w:val="clear" w:color="auto" w:fill="auto"/>
          </w:tcPr>
          <w:p w14:paraId="183AC33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2160949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113021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659" w:type="pct"/>
            <w:tcBorders>
              <w:bottom w:val="single" w:sz="4" w:space="0" w:color="auto"/>
            </w:tcBorders>
          </w:tcPr>
          <w:p w14:paraId="7E910F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594" w:type="pct"/>
            <w:tcBorders>
              <w:bottom w:val="single" w:sz="4" w:space="0" w:color="auto"/>
            </w:tcBorders>
          </w:tcPr>
          <w:p w14:paraId="1E1BF63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r>
      <w:tr w:rsidR="00564BDA" w:rsidRPr="00FD4C9D" w14:paraId="1D4546DF" w14:textId="77777777" w:rsidTr="00F331B9">
        <w:trPr>
          <w:trHeight w:val="216"/>
        </w:trPr>
        <w:tc>
          <w:tcPr>
            <w:tcW w:w="1571" w:type="pct"/>
            <w:tcBorders>
              <w:top w:val="single" w:sz="4" w:space="0" w:color="auto"/>
            </w:tcBorders>
          </w:tcPr>
          <w:p w14:paraId="6EE4627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25" w:type="pct"/>
            <w:tcBorders>
              <w:top w:val="single" w:sz="4" w:space="0" w:color="auto"/>
            </w:tcBorders>
          </w:tcPr>
          <w:p w14:paraId="4AA2506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4FF3BC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4979F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7C1D6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4256F6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35839C7B" w14:textId="77777777" w:rsidTr="00F331B9">
        <w:trPr>
          <w:trHeight w:val="216"/>
        </w:trPr>
        <w:tc>
          <w:tcPr>
            <w:tcW w:w="1571" w:type="pct"/>
          </w:tcPr>
          <w:p w14:paraId="05BC9D0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25" w:type="pct"/>
          </w:tcPr>
          <w:p w14:paraId="2FE1AC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7FA38D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4085DE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Pr>
          <w:p w14:paraId="6AC3385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5E5672E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0EEDCC5" w14:textId="77777777" w:rsidTr="00F331B9">
        <w:trPr>
          <w:trHeight w:val="216"/>
        </w:trPr>
        <w:tc>
          <w:tcPr>
            <w:tcW w:w="1571" w:type="pct"/>
            <w:tcBorders>
              <w:bottom w:val="single" w:sz="4" w:space="0" w:color="auto"/>
            </w:tcBorders>
          </w:tcPr>
          <w:p w14:paraId="1516DED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25" w:type="pct"/>
            <w:tcBorders>
              <w:bottom w:val="single" w:sz="4" w:space="0" w:color="auto"/>
            </w:tcBorders>
          </w:tcPr>
          <w:p w14:paraId="2970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67DDED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47F4279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659" w:type="pct"/>
            <w:tcBorders>
              <w:bottom w:val="single" w:sz="4" w:space="0" w:color="auto"/>
            </w:tcBorders>
          </w:tcPr>
          <w:p w14:paraId="7CA0B8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594" w:type="pct"/>
            <w:tcBorders>
              <w:bottom w:val="single" w:sz="4" w:space="0" w:color="auto"/>
            </w:tcBorders>
          </w:tcPr>
          <w:p w14:paraId="3CD1351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491B8CD8" w14:textId="77777777" w:rsidTr="00F331B9">
        <w:trPr>
          <w:trHeight w:val="216"/>
        </w:trPr>
        <w:tc>
          <w:tcPr>
            <w:tcW w:w="1571" w:type="pct"/>
            <w:tcBorders>
              <w:top w:val="single" w:sz="4" w:space="0" w:color="auto"/>
            </w:tcBorders>
          </w:tcPr>
          <w:p w14:paraId="26983F7E"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25" w:type="pct"/>
            <w:tcBorders>
              <w:top w:val="single" w:sz="4" w:space="0" w:color="auto"/>
            </w:tcBorders>
          </w:tcPr>
          <w:p w14:paraId="39C89B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top w:val="single" w:sz="4" w:space="0" w:color="auto"/>
            </w:tcBorders>
          </w:tcPr>
          <w:p w14:paraId="5FEFC4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C6224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2C1AF2E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20E6962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8D9A74B" w14:textId="77777777" w:rsidTr="00F331B9">
        <w:trPr>
          <w:trHeight w:val="216"/>
        </w:trPr>
        <w:tc>
          <w:tcPr>
            <w:tcW w:w="1571" w:type="pct"/>
          </w:tcPr>
          <w:p w14:paraId="40F70E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25" w:type="pct"/>
          </w:tcPr>
          <w:p w14:paraId="60E73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2134E6D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589A88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0D12AF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20F457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86C43C7" w14:textId="77777777" w:rsidTr="00F331B9">
        <w:trPr>
          <w:trHeight w:val="216"/>
        </w:trPr>
        <w:tc>
          <w:tcPr>
            <w:tcW w:w="1571" w:type="pct"/>
          </w:tcPr>
          <w:p w14:paraId="30F3D53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25" w:type="pct"/>
          </w:tcPr>
          <w:p w14:paraId="154696B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500FA84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3B719B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226323C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505F70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0B2451B8" w14:textId="77777777" w:rsidTr="00F331B9">
        <w:trPr>
          <w:trHeight w:val="216"/>
        </w:trPr>
        <w:tc>
          <w:tcPr>
            <w:tcW w:w="1571" w:type="pct"/>
            <w:tcBorders>
              <w:bottom w:val="single" w:sz="4" w:space="0" w:color="auto"/>
            </w:tcBorders>
          </w:tcPr>
          <w:p w14:paraId="6C71229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25" w:type="pct"/>
            <w:tcBorders>
              <w:bottom w:val="single" w:sz="4" w:space="0" w:color="auto"/>
            </w:tcBorders>
          </w:tcPr>
          <w:p w14:paraId="4B494AC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bottom w:val="single" w:sz="4" w:space="0" w:color="auto"/>
            </w:tcBorders>
          </w:tcPr>
          <w:p w14:paraId="55C6B6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4" w:space="0" w:color="auto"/>
            </w:tcBorders>
          </w:tcPr>
          <w:p w14:paraId="4357BA3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Borders>
              <w:bottom w:val="single" w:sz="4" w:space="0" w:color="auto"/>
            </w:tcBorders>
          </w:tcPr>
          <w:p w14:paraId="178E9C8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4" w:space="0" w:color="auto"/>
            </w:tcBorders>
          </w:tcPr>
          <w:p w14:paraId="5517BF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D9217CD" w14:textId="77777777" w:rsidTr="00F331B9">
        <w:trPr>
          <w:trHeight w:val="216"/>
        </w:trPr>
        <w:tc>
          <w:tcPr>
            <w:tcW w:w="1571" w:type="pct"/>
            <w:tcBorders>
              <w:top w:val="single" w:sz="4" w:space="0" w:color="auto"/>
            </w:tcBorders>
          </w:tcPr>
          <w:p w14:paraId="0B5FA3F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25" w:type="pct"/>
            <w:tcBorders>
              <w:top w:val="single" w:sz="4" w:space="0" w:color="auto"/>
            </w:tcBorders>
          </w:tcPr>
          <w:p w14:paraId="6F21D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12716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39D9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F0F3C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Borders>
              <w:top w:val="single" w:sz="4" w:space="0" w:color="auto"/>
            </w:tcBorders>
          </w:tcPr>
          <w:p w14:paraId="667DA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8151DFD" w14:textId="77777777" w:rsidTr="00F331B9">
        <w:trPr>
          <w:trHeight w:val="216"/>
        </w:trPr>
        <w:tc>
          <w:tcPr>
            <w:tcW w:w="1571" w:type="pct"/>
          </w:tcPr>
          <w:p w14:paraId="68A801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25" w:type="pct"/>
          </w:tcPr>
          <w:p w14:paraId="1041A57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41758D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55CA63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50672D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2154AA4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ED31938" w14:textId="77777777" w:rsidTr="00F331B9">
        <w:trPr>
          <w:trHeight w:val="216"/>
        </w:trPr>
        <w:tc>
          <w:tcPr>
            <w:tcW w:w="1571" w:type="pct"/>
            <w:tcBorders>
              <w:bottom w:val="single" w:sz="12" w:space="0" w:color="auto"/>
            </w:tcBorders>
          </w:tcPr>
          <w:p w14:paraId="6D2C55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25" w:type="pct"/>
            <w:tcBorders>
              <w:bottom w:val="single" w:sz="12" w:space="0" w:color="auto"/>
            </w:tcBorders>
          </w:tcPr>
          <w:p w14:paraId="58DC64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19FB5E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5B6DB34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bottom w:val="single" w:sz="12" w:space="0" w:color="auto"/>
            </w:tcBorders>
          </w:tcPr>
          <w:p w14:paraId="1A837C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12" w:space="0" w:color="auto"/>
            </w:tcBorders>
          </w:tcPr>
          <w:p w14:paraId="415ED9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337B6E15" w14:textId="77777777" w:rsidR="00564BDA" w:rsidRPr="00FD4C9D" w:rsidRDefault="00564BDA" w:rsidP="00564BDA">
      <w:pPr>
        <w:spacing w:line="276" w:lineRule="auto"/>
        <w:rPr>
          <w:rFonts w:ascii="Times New Roman" w:hAnsi="Times New Roman" w:cs="Times New Roman"/>
          <w:sz w:val="24"/>
          <w:szCs w:val="24"/>
        </w:rPr>
      </w:pPr>
    </w:p>
    <w:bookmarkEnd w:id="1"/>
    <w:p w14:paraId="1C9D4845" w14:textId="77777777" w:rsidR="00811E60" w:rsidRPr="00FD4C9D" w:rsidRDefault="00811E60" w:rsidP="00811E60">
      <w:pPr>
        <w:spacing w:line="276" w:lineRule="auto"/>
        <w:rPr>
          <w:rFonts w:ascii="Times New Roman" w:hAnsi="Times New Roman" w:cs="Times New Roman"/>
          <w:sz w:val="24"/>
          <w:szCs w:val="24"/>
        </w:rPr>
      </w:pPr>
    </w:p>
    <w:p w14:paraId="63073A38" w14:textId="77777777" w:rsidR="00770046" w:rsidRPr="00FD4C9D" w:rsidRDefault="00770046" w:rsidP="00770046">
      <w:pPr>
        <w:spacing w:line="276" w:lineRule="auto"/>
        <w:rPr>
          <w:rFonts w:ascii="Times New Roman" w:hAnsi="Times New Roman" w:cs="Times New Roman"/>
          <w:sz w:val="24"/>
          <w:szCs w:val="24"/>
        </w:rPr>
      </w:pPr>
    </w:p>
    <w:p w14:paraId="27515521" w14:textId="31027D3A" w:rsidR="00770046" w:rsidRPr="00FD4C9D" w:rsidRDefault="00770046" w:rsidP="00770046">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6.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727660">
            <w:pPr>
              <w:spacing w:line="276" w:lineRule="auto"/>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lastRenderedPageBreak/>
              <w:t>GFDL-4.5 RCP</w:t>
            </w:r>
          </w:p>
        </w:tc>
        <w:tc>
          <w:tcPr>
            <w:tcW w:w="489" w:type="pct"/>
            <w:vAlign w:val="bottom"/>
          </w:tcPr>
          <w:p w14:paraId="0E4CC6B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Average 4.5 RCP</w:t>
            </w:r>
          </w:p>
        </w:tc>
        <w:tc>
          <w:tcPr>
            <w:tcW w:w="489" w:type="pct"/>
            <w:tcBorders>
              <w:top w:val="single" w:sz="4" w:space="0" w:color="auto"/>
            </w:tcBorders>
            <w:vAlign w:val="bottom"/>
          </w:tcPr>
          <w:p w14:paraId="6595498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Average 8.5 RCP</w:t>
            </w:r>
          </w:p>
        </w:tc>
        <w:tc>
          <w:tcPr>
            <w:tcW w:w="489" w:type="pct"/>
            <w:tcBorders>
              <w:bottom w:val="double" w:sz="4" w:space="0" w:color="auto"/>
            </w:tcBorders>
            <w:vAlign w:val="bottom"/>
          </w:tcPr>
          <w:p w14:paraId="2EEF50C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770046">
      <w:pPr>
        <w:spacing w:line="276" w:lineRule="auto"/>
        <w:rPr>
          <w:rFonts w:ascii="Times New Roman" w:hAnsi="Times New Roman" w:cs="Times New Roman"/>
          <w:sz w:val="24"/>
          <w:szCs w:val="24"/>
        </w:rPr>
      </w:pPr>
    </w:p>
    <w:p w14:paraId="5AE7FDCD" w14:textId="77777777" w:rsidR="00770046" w:rsidRPr="00FD4C9D" w:rsidRDefault="00770046" w:rsidP="00811E60">
      <w:pPr>
        <w:spacing w:line="276" w:lineRule="auto"/>
        <w:rPr>
          <w:rFonts w:ascii="Times New Roman" w:hAnsi="Times New Roman" w:cs="Times New Roman"/>
          <w:sz w:val="24"/>
          <w:szCs w:val="24"/>
        </w:rPr>
      </w:pPr>
    </w:p>
    <w:p w14:paraId="44C4A785" w14:textId="5ABE1B47"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7</w:t>
      </w:r>
      <w:r w:rsidRPr="00FD4C9D">
        <w:rPr>
          <w:rFonts w:ascii="Times New Roman" w:hAnsi="Times New Roman" w:cs="Times New Roman"/>
          <w:sz w:val="24"/>
          <w:szCs w:val="24"/>
        </w:rPr>
        <w:t xml:space="preserve">. Total projected count of individuals across the entire study region (“Count”) in 2000 and 2100, based on the four climate scenarios (coolest: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727660">
            <w:pPr>
              <w:spacing w:line="276" w:lineRule="auto"/>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27" w:type="pct"/>
            <w:gridSpan w:val="2"/>
            <w:tcBorders>
              <w:top w:val="double" w:sz="4" w:space="0" w:color="auto"/>
              <w:bottom w:val="double" w:sz="4" w:space="0" w:color="auto"/>
            </w:tcBorders>
          </w:tcPr>
          <w:p w14:paraId="0A3A9D5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972" w:type="pct"/>
            <w:gridSpan w:val="2"/>
            <w:tcBorders>
              <w:top w:val="double" w:sz="4" w:space="0" w:color="auto"/>
              <w:bottom w:val="double" w:sz="4" w:space="0" w:color="auto"/>
            </w:tcBorders>
          </w:tcPr>
          <w:p w14:paraId="05B3719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64" w:type="pct"/>
            <w:gridSpan w:val="2"/>
            <w:tcBorders>
              <w:top w:val="double" w:sz="4" w:space="0" w:color="auto"/>
              <w:bottom w:val="double" w:sz="4" w:space="0" w:color="auto"/>
            </w:tcBorders>
          </w:tcPr>
          <w:p w14:paraId="50199D46"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6C547D53" w14:textId="77777777" w:rsidTr="00727660">
        <w:tc>
          <w:tcPr>
            <w:tcW w:w="631" w:type="pct"/>
            <w:tcBorders>
              <w:top w:val="double" w:sz="4" w:space="0" w:color="auto"/>
              <w:bottom w:val="single" w:sz="12" w:space="0" w:color="auto"/>
            </w:tcBorders>
          </w:tcPr>
          <w:p w14:paraId="5A13A224"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8" w:type="pct"/>
            <w:tcBorders>
              <w:top w:val="double" w:sz="4" w:space="0" w:color="auto"/>
              <w:bottom w:val="single" w:sz="12" w:space="0" w:color="auto"/>
            </w:tcBorders>
          </w:tcPr>
          <w:p w14:paraId="59358BC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0C05199F" w14:textId="77777777" w:rsidTr="00727660">
        <w:tc>
          <w:tcPr>
            <w:tcW w:w="631" w:type="pct"/>
            <w:tcBorders>
              <w:top w:val="single" w:sz="12" w:space="0" w:color="auto"/>
            </w:tcBorders>
          </w:tcPr>
          <w:p w14:paraId="0058D8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Borders>
              <w:top w:val="single" w:sz="12" w:space="0" w:color="auto"/>
            </w:tcBorders>
          </w:tcPr>
          <w:p w14:paraId="6B88E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Borders>
              <w:top w:val="single" w:sz="12" w:space="0" w:color="auto"/>
            </w:tcBorders>
          </w:tcPr>
          <w:p w14:paraId="7E9A12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Borders>
              <w:top w:val="single" w:sz="12" w:space="0" w:color="auto"/>
            </w:tcBorders>
          </w:tcPr>
          <w:p w14:paraId="77C8E3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Borders>
              <w:top w:val="single" w:sz="12" w:space="0" w:color="auto"/>
            </w:tcBorders>
          </w:tcPr>
          <w:p w14:paraId="70CDB1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Borders>
              <w:top w:val="single" w:sz="12" w:space="0" w:color="auto"/>
            </w:tcBorders>
          </w:tcPr>
          <w:p w14:paraId="1E2AAD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Borders>
              <w:top w:val="single" w:sz="12" w:space="0" w:color="auto"/>
            </w:tcBorders>
          </w:tcPr>
          <w:p w14:paraId="664B67F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8</w:t>
            </w:r>
          </w:p>
        </w:tc>
        <w:tc>
          <w:tcPr>
            <w:tcW w:w="528" w:type="pct"/>
            <w:tcBorders>
              <w:top w:val="single" w:sz="12" w:space="0" w:color="auto"/>
            </w:tcBorders>
          </w:tcPr>
          <w:p w14:paraId="75DF575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Borders>
              <w:top w:val="single" w:sz="12" w:space="0" w:color="auto"/>
            </w:tcBorders>
          </w:tcPr>
          <w:p w14:paraId="1427DB0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Borders>
              <w:top w:val="single" w:sz="12" w:space="0" w:color="auto"/>
            </w:tcBorders>
          </w:tcPr>
          <w:p w14:paraId="5809D3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r>
      <w:tr w:rsidR="00811E60" w:rsidRPr="00FD4C9D" w14:paraId="483EC0EB" w14:textId="77777777" w:rsidTr="00727660">
        <w:tc>
          <w:tcPr>
            <w:tcW w:w="631" w:type="pct"/>
          </w:tcPr>
          <w:p w14:paraId="3AB49C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3DF760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563F64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590612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90CD1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5BC202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3CE85B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2</w:t>
            </w:r>
          </w:p>
        </w:tc>
        <w:tc>
          <w:tcPr>
            <w:tcW w:w="528" w:type="pct"/>
          </w:tcPr>
          <w:p w14:paraId="391492A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654A78C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7507D3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w:t>
            </w:r>
          </w:p>
        </w:tc>
      </w:tr>
      <w:tr w:rsidR="00811E60" w:rsidRPr="00FD4C9D" w14:paraId="59886BCB" w14:textId="77777777" w:rsidTr="00727660">
        <w:tc>
          <w:tcPr>
            <w:tcW w:w="631" w:type="pct"/>
          </w:tcPr>
          <w:p w14:paraId="2A7BCC6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9</w:t>
            </w:r>
          </w:p>
        </w:tc>
        <w:tc>
          <w:tcPr>
            <w:tcW w:w="528" w:type="pct"/>
          </w:tcPr>
          <w:p w14:paraId="08BCC5D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r>
      <w:tr w:rsidR="00811E60" w:rsidRPr="00FD4C9D" w14:paraId="0E02BD99" w14:textId="77777777" w:rsidTr="00727660">
        <w:tc>
          <w:tcPr>
            <w:tcW w:w="631" w:type="pct"/>
          </w:tcPr>
          <w:p w14:paraId="619C353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Pr>
          <w:p w14:paraId="40B283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Pr>
          <w:p w14:paraId="1B69D8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Pr>
          <w:p w14:paraId="469EAF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Pr>
          <w:p w14:paraId="50C14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Pr>
          <w:p w14:paraId="226A01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Pr>
          <w:p w14:paraId="57B91D2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0</w:t>
            </w:r>
          </w:p>
        </w:tc>
        <w:tc>
          <w:tcPr>
            <w:tcW w:w="528" w:type="pct"/>
          </w:tcPr>
          <w:p w14:paraId="73A16CA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Pr>
          <w:p w14:paraId="12D19DE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Pr>
          <w:p w14:paraId="0EA293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8</w:t>
            </w:r>
          </w:p>
        </w:tc>
      </w:tr>
      <w:tr w:rsidR="00811E60" w:rsidRPr="00FD4C9D" w14:paraId="5F793442" w14:textId="77777777" w:rsidTr="00727660">
        <w:tc>
          <w:tcPr>
            <w:tcW w:w="631" w:type="pct"/>
          </w:tcPr>
          <w:p w14:paraId="1A304D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4A146D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0CB6F8D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62752E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4491D2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29390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0C127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55</w:t>
            </w:r>
          </w:p>
        </w:tc>
        <w:tc>
          <w:tcPr>
            <w:tcW w:w="528" w:type="pct"/>
          </w:tcPr>
          <w:p w14:paraId="3BF29A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147EF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5E578AE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7</w:t>
            </w:r>
          </w:p>
        </w:tc>
      </w:tr>
      <w:tr w:rsidR="00811E60" w:rsidRPr="00FD4C9D" w14:paraId="5989387D" w14:textId="77777777" w:rsidTr="00727660">
        <w:tc>
          <w:tcPr>
            <w:tcW w:w="631" w:type="pct"/>
            <w:tcBorders>
              <w:bottom w:val="single" w:sz="4" w:space="0" w:color="auto"/>
            </w:tcBorders>
          </w:tcPr>
          <w:p w14:paraId="47D6AE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413" w:type="pct"/>
            <w:tcBorders>
              <w:bottom w:val="single" w:sz="4" w:space="0" w:color="auto"/>
            </w:tcBorders>
            <w:shd w:val="clear" w:color="auto" w:fill="FFFF00"/>
          </w:tcPr>
          <w:p w14:paraId="11F06ABF" w14:textId="77777777" w:rsidR="00811E60" w:rsidRPr="00FD4C9D" w:rsidRDefault="00811E60" w:rsidP="00727660">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4F3BCE7E" w14:textId="77777777" w:rsidR="00811E60" w:rsidRPr="00FD4C9D" w:rsidRDefault="00811E60" w:rsidP="00727660">
            <w:pPr>
              <w:spacing w:line="276" w:lineRule="auto"/>
              <w:rPr>
                <w:rFonts w:ascii="Times New Roman" w:hAnsi="Times New Roman" w:cs="Times New Roman"/>
                <w:sz w:val="24"/>
                <w:szCs w:val="24"/>
              </w:rPr>
            </w:pPr>
          </w:p>
        </w:tc>
        <w:tc>
          <w:tcPr>
            <w:tcW w:w="580" w:type="pct"/>
            <w:tcBorders>
              <w:bottom w:val="single" w:sz="4" w:space="0" w:color="auto"/>
            </w:tcBorders>
            <w:shd w:val="clear" w:color="auto" w:fill="FFFF00"/>
          </w:tcPr>
          <w:p w14:paraId="446D9EF3" w14:textId="77777777" w:rsidR="00811E60" w:rsidRPr="00FD4C9D" w:rsidRDefault="00811E60" w:rsidP="00727660">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3C77AEB0" w14:textId="77777777" w:rsidR="00811E60" w:rsidRPr="00FD4C9D" w:rsidRDefault="00811E60" w:rsidP="00727660">
            <w:pPr>
              <w:spacing w:line="276" w:lineRule="auto"/>
              <w:rPr>
                <w:rFonts w:ascii="Times New Roman" w:hAnsi="Times New Roman" w:cs="Times New Roman"/>
                <w:sz w:val="24"/>
                <w:szCs w:val="24"/>
              </w:rPr>
            </w:pPr>
          </w:p>
        </w:tc>
        <w:tc>
          <w:tcPr>
            <w:tcW w:w="614" w:type="pct"/>
            <w:tcBorders>
              <w:bottom w:val="single" w:sz="4" w:space="0" w:color="auto"/>
            </w:tcBorders>
            <w:shd w:val="clear" w:color="auto" w:fill="FFFF00"/>
          </w:tcPr>
          <w:p w14:paraId="56756AAE" w14:textId="77777777" w:rsidR="00811E60" w:rsidRPr="00FD4C9D" w:rsidRDefault="00811E60" w:rsidP="00727660">
            <w:pPr>
              <w:spacing w:line="276" w:lineRule="auto"/>
              <w:rPr>
                <w:rFonts w:ascii="Times New Roman" w:hAnsi="Times New Roman" w:cs="Times New Roman"/>
                <w:sz w:val="24"/>
                <w:szCs w:val="24"/>
              </w:rPr>
            </w:pPr>
          </w:p>
        </w:tc>
        <w:tc>
          <w:tcPr>
            <w:tcW w:w="443" w:type="pct"/>
            <w:tcBorders>
              <w:bottom w:val="single" w:sz="4" w:space="0" w:color="auto"/>
            </w:tcBorders>
            <w:shd w:val="clear" w:color="auto" w:fill="FFFF00"/>
          </w:tcPr>
          <w:p w14:paraId="718A7FC2" w14:textId="77777777" w:rsidR="00811E60" w:rsidRPr="00FD4C9D" w:rsidRDefault="00811E60" w:rsidP="00727660">
            <w:pPr>
              <w:spacing w:line="276" w:lineRule="auto"/>
              <w:rPr>
                <w:rFonts w:ascii="Times New Roman" w:hAnsi="Times New Roman" w:cs="Times New Roman"/>
                <w:sz w:val="24"/>
                <w:szCs w:val="24"/>
              </w:rPr>
            </w:pPr>
          </w:p>
        </w:tc>
        <w:tc>
          <w:tcPr>
            <w:tcW w:w="528" w:type="pct"/>
            <w:tcBorders>
              <w:bottom w:val="single" w:sz="4" w:space="0" w:color="auto"/>
            </w:tcBorders>
            <w:shd w:val="clear" w:color="auto" w:fill="FFFF00"/>
          </w:tcPr>
          <w:p w14:paraId="69541A8D" w14:textId="77777777" w:rsidR="00811E60" w:rsidRPr="00FD4C9D" w:rsidRDefault="00811E60" w:rsidP="00727660">
            <w:pPr>
              <w:spacing w:line="276" w:lineRule="auto"/>
              <w:rPr>
                <w:rFonts w:ascii="Times New Roman" w:hAnsi="Times New Roman" w:cs="Times New Roman"/>
                <w:sz w:val="24"/>
                <w:szCs w:val="24"/>
              </w:rPr>
            </w:pPr>
          </w:p>
        </w:tc>
        <w:tc>
          <w:tcPr>
            <w:tcW w:w="424" w:type="pct"/>
            <w:tcBorders>
              <w:bottom w:val="single" w:sz="4" w:space="0" w:color="auto"/>
            </w:tcBorders>
            <w:shd w:val="clear" w:color="auto" w:fill="FFFF00"/>
          </w:tcPr>
          <w:p w14:paraId="5A8B94C6" w14:textId="77777777" w:rsidR="00811E60" w:rsidRPr="00FD4C9D" w:rsidRDefault="00811E60" w:rsidP="00727660">
            <w:pPr>
              <w:spacing w:line="276" w:lineRule="auto"/>
              <w:rPr>
                <w:rFonts w:ascii="Times New Roman" w:hAnsi="Times New Roman" w:cs="Times New Roman"/>
                <w:sz w:val="24"/>
                <w:szCs w:val="24"/>
              </w:rPr>
            </w:pPr>
          </w:p>
        </w:tc>
        <w:tc>
          <w:tcPr>
            <w:tcW w:w="540" w:type="pct"/>
            <w:tcBorders>
              <w:bottom w:val="single" w:sz="4" w:space="0" w:color="auto"/>
            </w:tcBorders>
            <w:shd w:val="clear" w:color="auto" w:fill="FFFF00"/>
          </w:tcPr>
          <w:p w14:paraId="37D74BF1"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7C28A8B7" w14:textId="77777777" w:rsidTr="00727660">
        <w:tc>
          <w:tcPr>
            <w:tcW w:w="631" w:type="pct"/>
            <w:tcBorders>
              <w:top w:val="single" w:sz="4" w:space="0" w:color="auto"/>
            </w:tcBorders>
          </w:tcPr>
          <w:p w14:paraId="0048E8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Borders>
              <w:top w:val="single" w:sz="4" w:space="0" w:color="auto"/>
            </w:tcBorders>
          </w:tcPr>
          <w:p w14:paraId="0807A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Borders>
              <w:top w:val="single" w:sz="4" w:space="0" w:color="auto"/>
            </w:tcBorders>
          </w:tcPr>
          <w:p w14:paraId="291E31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Borders>
              <w:top w:val="single" w:sz="4" w:space="0" w:color="auto"/>
            </w:tcBorders>
          </w:tcPr>
          <w:p w14:paraId="06538F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Borders>
              <w:top w:val="single" w:sz="4" w:space="0" w:color="auto"/>
            </w:tcBorders>
          </w:tcPr>
          <w:p w14:paraId="4EA39C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Borders>
              <w:top w:val="single" w:sz="4" w:space="0" w:color="auto"/>
            </w:tcBorders>
          </w:tcPr>
          <w:p w14:paraId="75AA96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Borders>
              <w:top w:val="single" w:sz="4" w:space="0" w:color="auto"/>
            </w:tcBorders>
          </w:tcPr>
          <w:p w14:paraId="2C4CD3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28" w:type="pct"/>
            <w:tcBorders>
              <w:top w:val="single" w:sz="4" w:space="0" w:color="auto"/>
            </w:tcBorders>
          </w:tcPr>
          <w:p w14:paraId="1A5D01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Borders>
              <w:top w:val="single" w:sz="4" w:space="0" w:color="auto"/>
            </w:tcBorders>
          </w:tcPr>
          <w:p w14:paraId="7D15EC7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Borders>
              <w:top w:val="single" w:sz="4" w:space="0" w:color="auto"/>
            </w:tcBorders>
          </w:tcPr>
          <w:p w14:paraId="4D1D67E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r>
      <w:tr w:rsidR="00811E60" w:rsidRPr="00FD4C9D" w14:paraId="418837A3" w14:textId="77777777" w:rsidTr="00727660">
        <w:tc>
          <w:tcPr>
            <w:tcW w:w="631" w:type="pct"/>
          </w:tcPr>
          <w:p w14:paraId="3EDD68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89</w:t>
            </w:r>
          </w:p>
        </w:tc>
        <w:tc>
          <w:tcPr>
            <w:tcW w:w="528" w:type="pct"/>
          </w:tcPr>
          <w:p w14:paraId="6FEDF6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811E60" w:rsidRPr="00FD4C9D" w:rsidRDefault="00811E60" w:rsidP="00727660">
            <w:pPr>
              <w:spacing w:line="276" w:lineRule="auto"/>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811E60" w:rsidRPr="00FD4C9D" w14:paraId="499B39BD" w14:textId="77777777" w:rsidTr="00727660">
        <w:tc>
          <w:tcPr>
            <w:tcW w:w="631" w:type="pct"/>
          </w:tcPr>
          <w:p w14:paraId="21CB4D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Pr>
          <w:p w14:paraId="0F7250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Pr>
          <w:p w14:paraId="2F8A46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Pr>
          <w:p w14:paraId="66CB558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Pr>
          <w:p w14:paraId="219C1B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Pr>
          <w:p w14:paraId="7CDF29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Pr>
          <w:p w14:paraId="1842F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28" w:type="pct"/>
          </w:tcPr>
          <w:p w14:paraId="5B8C4A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Pr>
          <w:p w14:paraId="301807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Pr>
          <w:p w14:paraId="24E6E9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98FF371" w14:textId="77777777" w:rsidTr="00727660">
        <w:tc>
          <w:tcPr>
            <w:tcW w:w="631" w:type="pct"/>
            <w:tcBorders>
              <w:bottom w:val="single" w:sz="4" w:space="0" w:color="auto"/>
            </w:tcBorders>
          </w:tcPr>
          <w:p w14:paraId="6302EE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28" w:type="pct"/>
            <w:tcBorders>
              <w:bottom w:val="single" w:sz="4" w:space="0" w:color="auto"/>
            </w:tcBorders>
          </w:tcPr>
          <w:p w14:paraId="69B30F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F9E71BB" w14:textId="77777777" w:rsidTr="00727660">
        <w:tc>
          <w:tcPr>
            <w:tcW w:w="631" w:type="pct"/>
            <w:tcBorders>
              <w:top w:val="single" w:sz="4" w:space="0" w:color="auto"/>
            </w:tcBorders>
          </w:tcPr>
          <w:p w14:paraId="127AFC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Borders>
              <w:top w:val="single" w:sz="4" w:space="0" w:color="auto"/>
            </w:tcBorders>
          </w:tcPr>
          <w:p w14:paraId="132691A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Borders>
              <w:top w:val="single" w:sz="4" w:space="0" w:color="auto"/>
            </w:tcBorders>
          </w:tcPr>
          <w:p w14:paraId="49AE27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Borders>
              <w:top w:val="single" w:sz="4" w:space="0" w:color="auto"/>
            </w:tcBorders>
          </w:tcPr>
          <w:p w14:paraId="3937F5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top w:val="single" w:sz="4" w:space="0" w:color="auto"/>
            </w:tcBorders>
          </w:tcPr>
          <w:p w14:paraId="32D2E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Borders>
              <w:top w:val="single" w:sz="4" w:space="0" w:color="auto"/>
            </w:tcBorders>
          </w:tcPr>
          <w:p w14:paraId="60781B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28" w:type="pct"/>
            <w:tcBorders>
              <w:top w:val="single" w:sz="4" w:space="0" w:color="auto"/>
            </w:tcBorders>
          </w:tcPr>
          <w:p w14:paraId="65C583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Borders>
              <w:top w:val="single" w:sz="4" w:space="0" w:color="auto"/>
            </w:tcBorders>
          </w:tcPr>
          <w:p w14:paraId="28C599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2</w:t>
            </w:r>
          </w:p>
        </w:tc>
      </w:tr>
      <w:tr w:rsidR="00811E60" w:rsidRPr="00FD4C9D" w14:paraId="3C7633B5" w14:textId="77777777" w:rsidTr="00727660">
        <w:tc>
          <w:tcPr>
            <w:tcW w:w="631" w:type="pct"/>
          </w:tcPr>
          <w:p w14:paraId="3C7DEF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Pr>
          <w:p w14:paraId="465B94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Pr>
          <w:p w14:paraId="4268F0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Pr>
          <w:p w14:paraId="4ED722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Pr>
          <w:p w14:paraId="2E65670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Pr>
          <w:p w14:paraId="032D3B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Pr>
          <w:p w14:paraId="795DCD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4</w:t>
            </w:r>
          </w:p>
        </w:tc>
        <w:tc>
          <w:tcPr>
            <w:tcW w:w="528" w:type="pct"/>
          </w:tcPr>
          <w:p w14:paraId="1E99B1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Pr>
          <w:p w14:paraId="09470A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Pr>
          <w:p w14:paraId="0569873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21124F39" w14:textId="77777777" w:rsidTr="00727660">
        <w:tc>
          <w:tcPr>
            <w:tcW w:w="631" w:type="pct"/>
          </w:tcPr>
          <w:p w14:paraId="1DAA8C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528" w:type="pct"/>
          </w:tcPr>
          <w:p w14:paraId="6F0266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33</w:t>
            </w:r>
          </w:p>
        </w:tc>
      </w:tr>
      <w:tr w:rsidR="00811E60" w:rsidRPr="00FD4C9D" w14:paraId="30A83824" w14:textId="77777777" w:rsidTr="00727660">
        <w:tc>
          <w:tcPr>
            <w:tcW w:w="631" w:type="pct"/>
          </w:tcPr>
          <w:p w14:paraId="5675F1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Pr>
          <w:p w14:paraId="05BDE9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Pr>
          <w:p w14:paraId="61A9455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Pr>
          <w:p w14:paraId="35D5E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Pr>
          <w:p w14:paraId="6A8B7C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Pr>
          <w:p w14:paraId="0435CD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528" w:type="pct"/>
          </w:tcPr>
          <w:p w14:paraId="21C92A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Pr>
          <w:p w14:paraId="339D32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r>
      <w:tr w:rsidR="00811E60" w:rsidRPr="00FD4C9D" w14:paraId="77690D8B" w14:textId="77777777" w:rsidTr="00727660">
        <w:tc>
          <w:tcPr>
            <w:tcW w:w="631" w:type="pct"/>
            <w:tcBorders>
              <w:bottom w:val="double" w:sz="4" w:space="0" w:color="auto"/>
            </w:tcBorders>
          </w:tcPr>
          <w:p w14:paraId="407E81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Borders>
              <w:bottom w:val="double" w:sz="4" w:space="0" w:color="auto"/>
            </w:tcBorders>
          </w:tcPr>
          <w:p w14:paraId="50378C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Borders>
              <w:bottom w:val="double" w:sz="4" w:space="0" w:color="auto"/>
            </w:tcBorders>
          </w:tcPr>
          <w:p w14:paraId="7E08D3C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Borders>
              <w:bottom w:val="double" w:sz="4" w:space="0" w:color="auto"/>
            </w:tcBorders>
          </w:tcPr>
          <w:p w14:paraId="33B0DBF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Borders>
              <w:bottom w:val="double" w:sz="4" w:space="0" w:color="auto"/>
            </w:tcBorders>
          </w:tcPr>
          <w:p w14:paraId="22F49E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Borders>
              <w:bottom w:val="double" w:sz="4" w:space="0" w:color="auto"/>
            </w:tcBorders>
          </w:tcPr>
          <w:p w14:paraId="1D7A1E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double" w:sz="4" w:space="0" w:color="auto"/>
            </w:tcBorders>
          </w:tcPr>
          <w:p w14:paraId="70E8B2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28" w:type="pct"/>
            <w:tcBorders>
              <w:bottom w:val="double" w:sz="4" w:space="0" w:color="auto"/>
            </w:tcBorders>
          </w:tcPr>
          <w:p w14:paraId="2A1E86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double" w:sz="4" w:space="0" w:color="auto"/>
            </w:tcBorders>
          </w:tcPr>
          <w:p w14:paraId="702C2D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Borders>
              <w:bottom w:val="double" w:sz="4" w:space="0" w:color="auto"/>
            </w:tcBorders>
          </w:tcPr>
          <w:p w14:paraId="69E453A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2*</w:t>
            </w:r>
          </w:p>
        </w:tc>
      </w:tr>
    </w:tbl>
    <w:p w14:paraId="14398755" w14:textId="2C2A55FF" w:rsidR="00811E60" w:rsidRPr="00FD4C9D" w:rsidRDefault="00811E60" w:rsidP="00811E60">
      <w:pPr>
        <w:spacing w:line="276" w:lineRule="auto"/>
        <w:rPr>
          <w:rFonts w:ascii="Times New Roman" w:hAnsi="Times New Roman" w:cs="Times New Roman"/>
          <w:sz w:val="24"/>
          <w:szCs w:val="24"/>
        </w:rPr>
      </w:pPr>
    </w:p>
    <w:p w14:paraId="6F31D081" w14:textId="77777777" w:rsidR="00770046" w:rsidRPr="00FD4C9D" w:rsidRDefault="00770046" w:rsidP="00811E60">
      <w:pPr>
        <w:spacing w:line="276" w:lineRule="auto"/>
        <w:rPr>
          <w:rFonts w:ascii="Times New Roman" w:hAnsi="Times New Roman" w:cs="Times New Roman"/>
          <w:sz w:val="24"/>
          <w:szCs w:val="24"/>
        </w:rPr>
      </w:pPr>
    </w:p>
    <w:p w14:paraId="7E0988D7" w14:textId="2D201804"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8</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 xml:space="preserve">-4.5 RCP, average of lower emissions: Avg 4.5 RCP, average of higher emissions: Avg 8.5 RCP, and warmest: GFDL-8.5 RCP), as well as the percent change from </w:t>
      </w:r>
      <w:r w:rsidRPr="00FD4C9D">
        <w:rPr>
          <w:rFonts w:ascii="Times New Roman" w:hAnsi="Times New Roman" w:cs="Times New Roman"/>
          <w:sz w:val="24"/>
          <w:szCs w:val="24"/>
        </w:rPr>
        <w:lastRenderedPageBreak/>
        <w:t>2000 to 2100 (“%”). An asterisk by the percent change value indicates a statistically significant difference between years.</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727660">
            <w:pPr>
              <w:spacing w:line="276" w:lineRule="auto"/>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66" w:type="pct"/>
            <w:gridSpan w:val="2"/>
            <w:tcBorders>
              <w:top w:val="double" w:sz="4" w:space="0" w:color="auto"/>
              <w:bottom w:val="double" w:sz="4" w:space="0" w:color="auto"/>
            </w:tcBorders>
          </w:tcPr>
          <w:p w14:paraId="7D37E33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035" w:type="pct"/>
            <w:gridSpan w:val="2"/>
            <w:tcBorders>
              <w:top w:val="double" w:sz="4" w:space="0" w:color="auto"/>
              <w:bottom w:val="double" w:sz="4" w:space="0" w:color="auto"/>
            </w:tcBorders>
          </w:tcPr>
          <w:p w14:paraId="6413A7E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71" w:type="pct"/>
            <w:gridSpan w:val="2"/>
            <w:tcBorders>
              <w:top w:val="double" w:sz="4" w:space="0" w:color="auto"/>
              <w:bottom w:val="double" w:sz="4" w:space="0" w:color="auto"/>
            </w:tcBorders>
          </w:tcPr>
          <w:p w14:paraId="611CAE9E"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41C1B206" w14:textId="77777777" w:rsidTr="00727660">
        <w:tc>
          <w:tcPr>
            <w:tcW w:w="517" w:type="pct"/>
            <w:tcBorders>
              <w:top w:val="single" w:sz="12" w:space="0" w:color="auto"/>
            </w:tcBorders>
          </w:tcPr>
          <w:p w14:paraId="2CA8FE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Borders>
              <w:top w:val="single" w:sz="12" w:space="0" w:color="auto"/>
            </w:tcBorders>
          </w:tcPr>
          <w:p w14:paraId="6A32AB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Borders>
              <w:top w:val="single" w:sz="12" w:space="0" w:color="auto"/>
            </w:tcBorders>
          </w:tcPr>
          <w:p w14:paraId="34EAEB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Borders>
              <w:top w:val="single" w:sz="12" w:space="0" w:color="auto"/>
            </w:tcBorders>
          </w:tcPr>
          <w:p w14:paraId="335C53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Borders>
              <w:top w:val="single" w:sz="12" w:space="0" w:color="auto"/>
            </w:tcBorders>
          </w:tcPr>
          <w:p w14:paraId="77FEFA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Borders>
              <w:top w:val="single" w:sz="12" w:space="0" w:color="auto"/>
            </w:tcBorders>
          </w:tcPr>
          <w:p w14:paraId="0BE97B5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Borders>
              <w:top w:val="single" w:sz="12" w:space="0" w:color="auto"/>
            </w:tcBorders>
          </w:tcPr>
          <w:p w14:paraId="172DC13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Borders>
              <w:top w:val="single" w:sz="12" w:space="0" w:color="auto"/>
            </w:tcBorders>
          </w:tcPr>
          <w:p w14:paraId="5159A0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Borders>
              <w:top w:val="single" w:sz="12" w:space="0" w:color="auto"/>
            </w:tcBorders>
          </w:tcPr>
          <w:p w14:paraId="766ACE2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Borders>
              <w:top w:val="single" w:sz="12" w:space="0" w:color="auto"/>
            </w:tcBorders>
          </w:tcPr>
          <w:p w14:paraId="7A73A6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r>
      <w:tr w:rsidR="00811E60" w:rsidRPr="00FD4C9D" w14:paraId="1F733ECA" w14:textId="77777777" w:rsidTr="00727660">
        <w:tc>
          <w:tcPr>
            <w:tcW w:w="517" w:type="pct"/>
          </w:tcPr>
          <w:p w14:paraId="3ED756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661435A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05A4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12A280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7F1BC6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6795C8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8334A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62AED6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687582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7F2A93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51A92171" w14:textId="77777777" w:rsidTr="00727660">
        <w:tc>
          <w:tcPr>
            <w:tcW w:w="517" w:type="pct"/>
          </w:tcPr>
          <w:p w14:paraId="233C7F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3BD5620" w14:textId="77777777" w:rsidTr="00727660">
        <w:tc>
          <w:tcPr>
            <w:tcW w:w="517" w:type="pct"/>
          </w:tcPr>
          <w:p w14:paraId="6074C4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Pr>
          <w:p w14:paraId="7A967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Pr>
          <w:p w14:paraId="7865BD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Pr>
          <w:p w14:paraId="722004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Pr>
          <w:p w14:paraId="515B00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Pr>
          <w:p w14:paraId="2B2249F7" w14:textId="5CC530C9"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5.45</w:t>
            </w:r>
          </w:p>
        </w:tc>
        <w:tc>
          <w:tcPr>
            <w:tcW w:w="475" w:type="pct"/>
          </w:tcPr>
          <w:p w14:paraId="5D7C422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Pr>
          <w:p w14:paraId="0301A4B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Pr>
          <w:p w14:paraId="7118A0D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Pr>
          <w:p w14:paraId="58DF90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r>
      <w:tr w:rsidR="00811E60" w:rsidRPr="00FD4C9D" w14:paraId="4862AB54" w14:textId="77777777" w:rsidTr="00727660">
        <w:tc>
          <w:tcPr>
            <w:tcW w:w="517" w:type="pct"/>
          </w:tcPr>
          <w:p w14:paraId="619DBBF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7B41420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119003E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5CF38A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060A48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537E0642" w14:textId="6EA7E976"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1.33</w:t>
            </w:r>
          </w:p>
        </w:tc>
        <w:tc>
          <w:tcPr>
            <w:tcW w:w="475" w:type="pct"/>
          </w:tcPr>
          <w:p w14:paraId="24C2FD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79243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7131B0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1A519F8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r>
      <w:tr w:rsidR="00811E60" w:rsidRPr="00FD4C9D" w14:paraId="117AC391" w14:textId="77777777" w:rsidTr="00727660">
        <w:tc>
          <w:tcPr>
            <w:tcW w:w="517" w:type="pct"/>
            <w:tcBorders>
              <w:bottom w:val="single" w:sz="4" w:space="0" w:color="auto"/>
            </w:tcBorders>
          </w:tcPr>
          <w:p w14:paraId="0C539DD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419" w:type="pct"/>
            <w:tcBorders>
              <w:bottom w:val="single" w:sz="4" w:space="0" w:color="auto"/>
            </w:tcBorders>
            <w:shd w:val="clear" w:color="auto" w:fill="FFFF00"/>
          </w:tcPr>
          <w:p w14:paraId="7EDA2EC4" w14:textId="77777777" w:rsidR="00811E60" w:rsidRPr="00FD4C9D" w:rsidRDefault="00811E60" w:rsidP="00727660">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13411F39" w14:textId="77777777" w:rsidR="00811E60" w:rsidRPr="00FD4C9D" w:rsidRDefault="00811E60" w:rsidP="00727660">
            <w:pPr>
              <w:spacing w:line="276" w:lineRule="auto"/>
              <w:rPr>
                <w:rFonts w:ascii="Times New Roman" w:hAnsi="Times New Roman" w:cs="Times New Roman"/>
                <w:sz w:val="24"/>
                <w:szCs w:val="24"/>
              </w:rPr>
            </w:pPr>
          </w:p>
        </w:tc>
        <w:tc>
          <w:tcPr>
            <w:tcW w:w="573" w:type="pct"/>
            <w:tcBorders>
              <w:bottom w:val="single" w:sz="4" w:space="0" w:color="auto"/>
            </w:tcBorders>
            <w:shd w:val="clear" w:color="auto" w:fill="FFFF00"/>
          </w:tcPr>
          <w:p w14:paraId="445797A9" w14:textId="77777777" w:rsidR="00811E60" w:rsidRPr="00FD4C9D" w:rsidRDefault="00811E60" w:rsidP="00727660">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6F6212F2" w14:textId="77777777" w:rsidR="00811E60" w:rsidRPr="00FD4C9D" w:rsidRDefault="00811E60" w:rsidP="00727660">
            <w:pPr>
              <w:spacing w:line="276" w:lineRule="auto"/>
              <w:rPr>
                <w:rFonts w:ascii="Times New Roman" w:hAnsi="Times New Roman" w:cs="Times New Roman"/>
                <w:sz w:val="24"/>
                <w:szCs w:val="24"/>
              </w:rPr>
            </w:pPr>
          </w:p>
        </w:tc>
        <w:tc>
          <w:tcPr>
            <w:tcW w:w="647" w:type="pct"/>
            <w:tcBorders>
              <w:bottom w:val="single" w:sz="4" w:space="0" w:color="auto"/>
            </w:tcBorders>
            <w:shd w:val="clear" w:color="auto" w:fill="FFFF00"/>
          </w:tcPr>
          <w:p w14:paraId="207DC4FA" w14:textId="77777777" w:rsidR="00811E60" w:rsidRPr="00FD4C9D" w:rsidRDefault="00811E60" w:rsidP="00727660">
            <w:pPr>
              <w:spacing w:line="276" w:lineRule="auto"/>
              <w:rPr>
                <w:rFonts w:ascii="Times New Roman" w:hAnsi="Times New Roman" w:cs="Times New Roman"/>
                <w:sz w:val="24"/>
                <w:szCs w:val="24"/>
              </w:rPr>
            </w:pPr>
          </w:p>
        </w:tc>
        <w:tc>
          <w:tcPr>
            <w:tcW w:w="475" w:type="pct"/>
            <w:tcBorders>
              <w:bottom w:val="single" w:sz="4" w:space="0" w:color="auto"/>
            </w:tcBorders>
            <w:shd w:val="clear" w:color="auto" w:fill="FFFF00"/>
          </w:tcPr>
          <w:p w14:paraId="13FA766D" w14:textId="77777777" w:rsidR="00811E60" w:rsidRPr="00FD4C9D" w:rsidRDefault="00811E60" w:rsidP="00727660">
            <w:pPr>
              <w:spacing w:line="276" w:lineRule="auto"/>
              <w:rPr>
                <w:rFonts w:ascii="Times New Roman" w:hAnsi="Times New Roman" w:cs="Times New Roman"/>
                <w:sz w:val="24"/>
                <w:szCs w:val="24"/>
              </w:rPr>
            </w:pPr>
          </w:p>
        </w:tc>
        <w:tc>
          <w:tcPr>
            <w:tcW w:w="560" w:type="pct"/>
            <w:tcBorders>
              <w:bottom w:val="single" w:sz="4" w:space="0" w:color="auto"/>
            </w:tcBorders>
            <w:shd w:val="clear" w:color="auto" w:fill="FFFF00"/>
          </w:tcPr>
          <w:p w14:paraId="0A9DF1A4" w14:textId="77777777" w:rsidR="00811E60" w:rsidRPr="00FD4C9D" w:rsidRDefault="00811E60" w:rsidP="00727660">
            <w:pPr>
              <w:spacing w:line="276" w:lineRule="auto"/>
              <w:rPr>
                <w:rFonts w:ascii="Times New Roman" w:hAnsi="Times New Roman" w:cs="Times New Roman"/>
                <w:sz w:val="24"/>
                <w:szCs w:val="24"/>
              </w:rPr>
            </w:pPr>
          </w:p>
        </w:tc>
        <w:tc>
          <w:tcPr>
            <w:tcW w:w="531" w:type="pct"/>
            <w:tcBorders>
              <w:bottom w:val="single" w:sz="4" w:space="0" w:color="auto"/>
            </w:tcBorders>
            <w:shd w:val="clear" w:color="auto" w:fill="FFFF00"/>
          </w:tcPr>
          <w:p w14:paraId="684BE356" w14:textId="77777777" w:rsidR="00811E60" w:rsidRPr="00FD4C9D" w:rsidRDefault="00811E60" w:rsidP="00727660">
            <w:pPr>
              <w:spacing w:line="276" w:lineRule="auto"/>
              <w:rPr>
                <w:rFonts w:ascii="Times New Roman" w:hAnsi="Times New Roman" w:cs="Times New Roman"/>
                <w:sz w:val="24"/>
                <w:szCs w:val="24"/>
              </w:rPr>
            </w:pPr>
          </w:p>
        </w:tc>
        <w:tc>
          <w:tcPr>
            <w:tcW w:w="440" w:type="pct"/>
            <w:tcBorders>
              <w:bottom w:val="single" w:sz="4" w:space="0" w:color="auto"/>
            </w:tcBorders>
            <w:shd w:val="clear" w:color="auto" w:fill="FFFF00"/>
          </w:tcPr>
          <w:p w14:paraId="425D5460"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23B12504" w14:textId="77777777" w:rsidTr="00727660">
        <w:tc>
          <w:tcPr>
            <w:tcW w:w="517" w:type="pct"/>
            <w:tcBorders>
              <w:top w:val="single" w:sz="4" w:space="0" w:color="auto"/>
            </w:tcBorders>
          </w:tcPr>
          <w:p w14:paraId="2DAD39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Borders>
              <w:top w:val="single" w:sz="4" w:space="0" w:color="auto"/>
            </w:tcBorders>
          </w:tcPr>
          <w:p w14:paraId="6979AF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Borders>
              <w:top w:val="single" w:sz="4" w:space="0" w:color="auto"/>
            </w:tcBorders>
          </w:tcPr>
          <w:p w14:paraId="7C4ADE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Borders>
              <w:top w:val="single" w:sz="4" w:space="0" w:color="auto"/>
            </w:tcBorders>
          </w:tcPr>
          <w:p w14:paraId="5F553D1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Borders>
              <w:top w:val="single" w:sz="4" w:space="0" w:color="auto"/>
            </w:tcBorders>
          </w:tcPr>
          <w:p w14:paraId="558EEF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Borders>
              <w:top w:val="single" w:sz="4" w:space="0" w:color="auto"/>
            </w:tcBorders>
          </w:tcPr>
          <w:p w14:paraId="488DCC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Borders>
              <w:top w:val="single" w:sz="4" w:space="0" w:color="auto"/>
            </w:tcBorders>
          </w:tcPr>
          <w:p w14:paraId="649784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6F5AA666" w14:textId="77777777" w:rsidTr="00727660">
        <w:tc>
          <w:tcPr>
            <w:tcW w:w="517" w:type="pct"/>
          </w:tcPr>
          <w:p w14:paraId="5DE5C9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r>
      <w:tr w:rsidR="00811E60" w:rsidRPr="00FD4C9D" w14:paraId="5CB74897" w14:textId="77777777" w:rsidTr="00727660">
        <w:tc>
          <w:tcPr>
            <w:tcW w:w="517" w:type="pct"/>
          </w:tcPr>
          <w:p w14:paraId="03AE7B9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Pr>
          <w:p w14:paraId="57C8E0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Pr>
          <w:p w14:paraId="505A27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Pr>
          <w:p w14:paraId="2DB4F8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12BB8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Pr>
          <w:p w14:paraId="3FC9B3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37F2F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Pr>
          <w:p w14:paraId="7F8133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AA1B3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Pr>
          <w:p w14:paraId="486B701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4E313716" w14:textId="77777777" w:rsidTr="00727660">
        <w:tc>
          <w:tcPr>
            <w:tcW w:w="517" w:type="pct"/>
            <w:tcBorders>
              <w:bottom w:val="single" w:sz="4" w:space="0" w:color="auto"/>
            </w:tcBorders>
          </w:tcPr>
          <w:p w14:paraId="7E68B1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023C8E12" w14:textId="77777777" w:rsidTr="00727660">
        <w:tc>
          <w:tcPr>
            <w:tcW w:w="517" w:type="pct"/>
            <w:tcBorders>
              <w:top w:val="single" w:sz="4" w:space="0" w:color="auto"/>
            </w:tcBorders>
          </w:tcPr>
          <w:p w14:paraId="511B17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Borders>
              <w:top w:val="single" w:sz="4" w:space="0" w:color="auto"/>
            </w:tcBorders>
          </w:tcPr>
          <w:p w14:paraId="17576D9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7EA0CFBE" w14:textId="77777777" w:rsidTr="00727660">
        <w:tc>
          <w:tcPr>
            <w:tcW w:w="517" w:type="pct"/>
          </w:tcPr>
          <w:p w14:paraId="6822E7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Pr>
          <w:p w14:paraId="1E1FFA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2D71075" w14:textId="77777777" w:rsidTr="00727660">
        <w:tc>
          <w:tcPr>
            <w:tcW w:w="517" w:type="pct"/>
          </w:tcPr>
          <w:p w14:paraId="7A4EAC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374BDD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748051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79C39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0083C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7026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27E46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715C95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7E6D8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3E02F7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5B50C87" w14:textId="77777777" w:rsidTr="00727660">
        <w:tc>
          <w:tcPr>
            <w:tcW w:w="517" w:type="pct"/>
          </w:tcPr>
          <w:p w14:paraId="5F9F22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Pr>
          <w:p w14:paraId="76EE47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2E3CB3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69C24B9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DDAF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48426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CC8A1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47EF66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46400C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22663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5C96C18" w14:textId="77777777" w:rsidTr="00727660">
        <w:tc>
          <w:tcPr>
            <w:tcW w:w="517" w:type="pct"/>
            <w:tcBorders>
              <w:bottom w:val="double" w:sz="4" w:space="0" w:color="auto"/>
            </w:tcBorders>
          </w:tcPr>
          <w:p w14:paraId="7DAE6B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Borders>
              <w:bottom w:val="double" w:sz="4" w:space="0" w:color="auto"/>
            </w:tcBorders>
          </w:tcPr>
          <w:p w14:paraId="2758A9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Borders>
              <w:bottom w:val="double" w:sz="4" w:space="0" w:color="auto"/>
            </w:tcBorders>
          </w:tcPr>
          <w:p w14:paraId="0F656C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Borders>
              <w:bottom w:val="double" w:sz="4" w:space="0" w:color="auto"/>
            </w:tcBorders>
          </w:tcPr>
          <w:p w14:paraId="40FCD10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Borders>
              <w:bottom w:val="double" w:sz="4" w:space="0" w:color="auto"/>
            </w:tcBorders>
          </w:tcPr>
          <w:p w14:paraId="3DEB23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Borders>
              <w:bottom w:val="double" w:sz="4" w:space="0" w:color="auto"/>
            </w:tcBorders>
          </w:tcPr>
          <w:p w14:paraId="00CD17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Borders>
              <w:bottom w:val="double" w:sz="4" w:space="0" w:color="auto"/>
            </w:tcBorders>
          </w:tcPr>
          <w:p w14:paraId="56FE22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Borders>
              <w:bottom w:val="double" w:sz="4" w:space="0" w:color="auto"/>
            </w:tcBorders>
          </w:tcPr>
          <w:p w14:paraId="6E8D31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Borders>
              <w:bottom w:val="double" w:sz="4" w:space="0" w:color="auto"/>
            </w:tcBorders>
          </w:tcPr>
          <w:p w14:paraId="39B610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Borders>
              <w:bottom w:val="double" w:sz="4" w:space="0" w:color="auto"/>
            </w:tcBorders>
          </w:tcPr>
          <w:p w14:paraId="18B654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r>
    </w:tbl>
    <w:p w14:paraId="3B448B58" w14:textId="77777777" w:rsidR="00811E60" w:rsidRPr="00FD4C9D" w:rsidRDefault="00811E60" w:rsidP="00811E60">
      <w:pPr>
        <w:spacing w:line="276" w:lineRule="auto"/>
        <w:rPr>
          <w:rFonts w:ascii="Times New Roman" w:hAnsi="Times New Roman" w:cs="Times New Roman"/>
          <w:sz w:val="24"/>
          <w:szCs w:val="24"/>
        </w:rPr>
      </w:pPr>
    </w:p>
    <w:p w14:paraId="4FA27267" w14:textId="77777777" w:rsidR="00811E60" w:rsidRPr="00FD4C9D" w:rsidRDefault="00811E60" w:rsidP="00811E60">
      <w:pPr>
        <w:spacing w:line="276" w:lineRule="auto"/>
        <w:rPr>
          <w:rFonts w:ascii="Times New Roman" w:hAnsi="Times New Roman" w:cs="Times New Roman"/>
          <w:sz w:val="24"/>
          <w:szCs w:val="24"/>
        </w:rPr>
      </w:pPr>
    </w:p>
    <w:p w14:paraId="260BC58B" w14:textId="7553D549"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9</w:t>
      </w:r>
      <w:r w:rsidRPr="00FD4C9D">
        <w:rPr>
          <w:rFonts w:ascii="Times New Roman" w:hAnsi="Times New Roman" w:cs="Times New Roman"/>
          <w:sz w:val="24"/>
          <w:szCs w:val="24"/>
        </w:rPr>
        <w:t xml:space="preserve">. Distance (km) and angle (degree, where 0 is directly east and 90 is directly north) of the shift in count-weighted mean-center of the projected distribution from 2000 to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n asterisk by the distance value indicates a statistically significant difference between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811E60" w:rsidRPr="00FD4C9D" w14:paraId="6DAE4F87" w14:textId="77777777" w:rsidTr="00727660">
        <w:tc>
          <w:tcPr>
            <w:tcW w:w="528" w:type="pct"/>
            <w:tcBorders>
              <w:top w:val="double" w:sz="4" w:space="0" w:color="auto"/>
              <w:bottom w:val="double" w:sz="4" w:space="0" w:color="auto"/>
            </w:tcBorders>
          </w:tcPr>
          <w:p w14:paraId="2CA61D18" w14:textId="77777777" w:rsidR="00811E60" w:rsidRPr="00FD4C9D" w:rsidRDefault="00811E60" w:rsidP="00727660">
            <w:pPr>
              <w:spacing w:line="276" w:lineRule="auto"/>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118" w:type="pct"/>
            <w:gridSpan w:val="2"/>
            <w:tcBorders>
              <w:top w:val="double" w:sz="4" w:space="0" w:color="auto"/>
              <w:bottom w:val="double" w:sz="4" w:space="0" w:color="auto"/>
            </w:tcBorders>
          </w:tcPr>
          <w:p w14:paraId="3495BD5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118" w:type="pct"/>
            <w:gridSpan w:val="2"/>
            <w:tcBorders>
              <w:top w:val="double" w:sz="4" w:space="0" w:color="auto"/>
              <w:bottom w:val="double" w:sz="4" w:space="0" w:color="auto"/>
            </w:tcBorders>
          </w:tcPr>
          <w:p w14:paraId="6F8E7B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1118" w:type="pct"/>
            <w:gridSpan w:val="2"/>
            <w:tcBorders>
              <w:top w:val="double" w:sz="4" w:space="0" w:color="auto"/>
              <w:bottom w:val="double" w:sz="4" w:space="0" w:color="auto"/>
            </w:tcBorders>
          </w:tcPr>
          <w:p w14:paraId="48292647"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811E60" w:rsidRPr="00FD4C9D" w14:paraId="0DED9DE5" w14:textId="77777777" w:rsidTr="00727660">
        <w:tc>
          <w:tcPr>
            <w:tcW w:w="528" w:type="pct"/>
            <w:tcBorders>
              <w:top w:val="single" w:sz="12" w:space="0" w:color="auto"/>
            </w:tcBorders>
          </w:tcPr>
          <w:p w14:paraId="328465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Borders>
              <w:top w:val="single" w:sz="12" w:space="0" w:color="auto"/>
            </w:tcBorders>
          </w:tcPr>
          <w:p w14:paraId="1C3B4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Borders>
              <w:top w:val="single" w:sz="12" w:space="0" w:color="auto"/>
            </w:tcBorders>
          </w:tcPr>
          <w:p w14:paraId="29A6AE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7A78AB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Borders>
              <w:top w:val="single" w:sz="12" w:space="0" w:color="auto"/>
            </w:tcBorders>
          </w:tcPr>
          <w:p w14:paraId="02486E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2FBB0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Borders>
              <w:top w:val="single" w:sz="12" w:space="0" w:color="auto"/>
            </w:tcBorders>
          </w:tcPr>
          <w:p w14:paraId="356996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c>
          <w:tcPr>
            <w:tcW w:w="572" w:type="pct"/>
            <w:tcBorders>
              <w:top w:val="single" w:sz="12" w:space="0" w:color="auto"/>
            </w:tcBorders>
          </w:tcPr>
          <w:p w14:paraId="2EC552E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Borders>
              <w:top w:val="single" w:sz="12" w:space="0" w:color="auto"/>
            </w:tcBorders>
          </w:tcPr>
          <w:p w14:paraId="6309E6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r>
      <w:tr w:rsidR="00811E60" w:rsidRPr="00FD4C9D" w14:paraId="45B85E04" w14:textId="77777777" w:rsidTr="00727660">
        <w:tc>
          <w:tcPr>
            <w:tcW w:w="528" w:type="pct"/>
          </w:tcPr>
          <w:p w14:paraId="6FCF14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765A5E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03ED68D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c>
          <w:tcPr>
            <w:tcW w:w="572" w:type="pct"/>
          </w:tcPr>
          <w:p w14:paraId="45DC8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38D038D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0</w:t>
            </w:r>
          </w:p>
        </w:tc>
        <w:tc>
          <w:tcPr>
            <w:tcW w:w="572" w:type="pct"/>
          </w:tcPr>
          <w:p w14:paraId="27222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64E82C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3A0667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22C048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w:t>
            </w:r>
          </w:p>
        </w:tc>
      </w:tr>
      <w:tr w:rsidR="00811E60" w:rsidRPr="00FD4C9D" w14:paraId="2A540709" w14:textId="77777777" w:rsidTr="00727660">
        <w:tc>
          <w:tcPr>
            <w:tcW w:w="528" w:type="pct"/>
          </w:tcPr>
          <w:p w14:paraId="4CFB92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2A79A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w:t>
            </w:r>
          </w:p>
        </w:tc>
        <w:tc>
          <w:tcPr>
            <w:tcW w:w="572" w:type="pct"/>
          </w:tcPr>
          <w:p w14:paraId="178A4F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301D13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2</w:t>
            </w:r>
          </w:p>
        </w:tc>
        <w:tc>
          <w:tcPr>
            <w:tcW w:w="572" w:type="pct"/>
          </w:tcPr>
          <w:p w14:paraId="667C2AF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4488A28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w:t>
            </w:r>
          </w:p>
        </w:tc>
        <w:tc>
          <w:tcPr>
            <w:tcW w:w="572" w:type="pct"/>
          </w:tcPr>
          <w:p w14:paraId="48CF6D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58AAC4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5D2633E" w14:textId="77777777" w:rsidTr="00727660">
        <w:tc>
          <w:tcPr>
            <w:tcW w:w="528" w:type="pct"/>
          </w:tcPr>
          <w:p w14:paraId="749EB8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Pr>
          <w:p w14:paraId="08073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Pr>
          <w:p w14:paraId="176EFB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17BE51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Pr>
          <w:p w14:paraId="7B4D0C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5E7A9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Pr>
          <w:p w14:paraId="336663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Pr>
          <w:p w14:paraId="7A16B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Pr>
          <w:p w14:paraId="5440D2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r>
      <w:tr w:rsidR="00811E60" w:rsidRPr="00FD4C9D" w14:paraId="1D320DCB" w14:textId="77777777" w:rsidTr="00727660">
        <w:tc>
          <w:tcPr>
            <w:tcW w:w="528" w:type="pct"/>
          </w:tcPr>
          <w:p w14:paraId="033623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4EF262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43C820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4</w:t>
            </w:r>
          </w:p>
        </w:tc>
        <w:tc>
          <w:tcPr>
            <w:tcW w:w="572" w:type="pct"/>
          </w:tcPr>
          <w:p w14:paraId="6F906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120DDE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8</w:t>
            </w:r>
          </w:p>
        </w:tc>
        <w:tc>
          <w:tcPr>
            <w:tcW w:w="572" w:type="pct"/>
          </w:tcPr>
          <w:p w14:paraId="392403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35B222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w:t>
            </w:r>
          </w:p>
        </w:tc>
        <w:tc>
          <w:tcPr>
            <w:tcW w:w="572" w:type="pct"/>
          </w:tcPr>
          <w:p w14:paraId="0DE8BC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34863F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r>
      <w:tr w:rsidR="00811E60" w:rsidRPr="00FD4C9D" w14:paraId="357CC393" w14:textId="77777777" w:rsidTr="00727660">
        <w:tc>
          <w:tcPr>
            <w:tcW w:w="528" w:type="pct"/>
            <w:tcBorders>
              <w:bottom w:val="single" w:sz="4" w:space="0" w:color="auto"/>
            </w:tcBorders>
          </w:tcPr>
          <w:p w14:paraId="2447EE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572" w:type="pct"/>
            <w:tcBorders>
              <w:bottom w:val="single" w:sz="4" w:space="0" w:color="auto"/>
            </w:tcBorders>
            <w:shd w:val="clear" w:color="auto" w:fill="FFFF00"/>
          </w:tcPr>
          <w:p w14:paraId="76A5CD31"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51BDBB7F"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6CEEA26"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7AF9AD09"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57702E93"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05B7A46F"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12BE06E"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3B4DDF50"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22F39A09" w14:textId="77777777" w:rsidTr="00727660">
        <w:tc>
          <w:tcPr>
            <w:tcW w:w="528" w:type="pct"/>
            <w:tcBorders>
              <w:top w:val="single" w:sz="4" w:space="0" w:color="auto"/>
            </w:tcBorders>
          </w:tcPr>
          <w:p w14:paraId="0E67AB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572" w:type="pct"/>
            <w:tcBorders>
              <w:top w:val="single" w:sz="4" w:space="0" w:color="auto"/>
            </w:tcBorders>
          </w:tcPr>
          <w:p w14:paraId="3A1CE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26998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Borders>
              <w:top w:val="single" w:sz="4" w:space="0" w:color="auto"/>
            </w:tcBorders>
          </w:tcPr>
          <w:p w14:paraId="2813715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CEF71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w:t>
            </w:r>
          </w:p>
        </w:tc>
        <w:tc>
          <w:tcPr>
            <w:tcW w:w="572" w:type="pct"/>
            <w:tcBorders>
              <w:top w:val="single" w:sz="4" w:space="0" w:color="auto"/>
            </w:tcBorders>
          </w:tcPr>
          <w:p w14:paraId="58EB6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Borders>
              <w:top w:val="single" w:sz="4" w:space="0" w:color="auto"/>
            </w:tcBorders>
          </w:tcPr>
          <w:p w14:paraId="5A1F839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72" w:type="pct"/>
            <w:tcBorders>
              <w:top w:val="single" w:sz="4" w:space="0" w:color="auto"/>
            </w:tcBorders>
          </w:tcPr>
          <w:p w14:paraId="060733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Borders>
              <w:top w:val="single" w:sz="4" w:space="0" w:color="auto"/>
            </w:tcBorders>
          </w:tcPr>
          <w:p w14:paraId="5D4B0B0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r>
      <w:tr w:rsidR="00811E60" w:rsidRPr="00FD4C9D" w14:paraId="43932DBA" w14:textId="77777777" w:rsidTr="00727660">
        <w:tc>
          <w:tcPr>
            <w:tcW w:w="528" w:type="pct"/>
          </w:tcPr>
          <w:p w14:paraId="76691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7F9D9F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w:t>
            </w:r>
          </w:p>
        </w:tc>
        <w:tc>
          <w:tcPr>
            <w:tcW w:w="572" w:type="pct"/>
          </w:tcPr>
          <w:p w14:paraId="5CF858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3E62684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c>
          <w:tcPr>
            <w:tcW w:w="572" w:type="pct"/>
          </w:tcPr>
          <w:p w14:paraId="604882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58D4A5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72" w:type="pct"/>
          </w:tcPr>
          <w:p w14:paraId="70EA92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71F0F2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r>
      <w:tr w:rsidR="00811E60" w:rsidRPr="00FD4C9D" w14:paraId="3D1DDF89" w14:textId="77777777" w:rsidTr="00727660">
        <w:tc>
          <w:tcPr>
            <w:tcW w:w="528" w:type="pct"/>
          </w:tcPr>
          <w:p w14:paraId="004E1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Pr>
          <w:p w14:paraId="4F168C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Pr>
          <w:p w14:paraId="2F2A45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9</w:t>
            </w:r>
          </w:p>
        </w:tc>
        <w:tc>
          <w:tcPr>
            <w:tcW w:w="572" w:type="pct"/>
          </w:tcPr>
          <w:p w14:paraId="03AAFF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Pr>
          <w:p w14:paraId="520827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72" w:type="pct"/>
          </w:tcPr>
          <w:p w14:paraId="1DE37B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Pr>
          <w:p w14:paraId="3B0058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72" w:type="pct"/>
          </w:tcPr>
          <w:p w14:paraId="174C5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Pr>
          <w:p w14:paraId="675B85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r>
      <w:tr w:rsidR="00811E60" w:rsidRPr="00FD4C9D" w14:paraId="465E3685" w14:textId="77777777" w:rsidTr="00727660">
        <w:tc>
          <w:tcPr>
            <w:tcW w:w="528" w:type="pct"/>
            <w:tcBorders>
              <w:bottom w:val="single" w:sz="4" w:space="0" w:color="auto"/>
            </w:tcBorders>
          </w:tcPr>
          <w:p w14:paraId="3E1568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3F260D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3</w:t>
            </w:r>
          </w:p>
        </w:tc>
        <w:tc>
          <w:tcPr>
            <w:tcW w:w="572" w:type="pct"/>
            <w:tcBorders>
              <w:bottom w:val="single" w:sz="4" w:space="0" w:color="auto"/>
            </w:tcBorders>
          </w:tcPr>
          <w:p w14:paraId="31DEFD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52B3A3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3</w:t>
            </w:r>
          </w:p>
        </w:tc>
        <w:tc>
          <w:tcPr>
            <w:tcW w:w="572" w:type="pct"/>
            <w:tcBorders>
              <w:bottom w:val="single" w:sz="4" w:space="0" w:color="auto"/>
            </w:tcBorders>
          </w:tcPr>
          <w:p w14:paraId="50A6C66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91523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72" w:type="pct"/>
            <w:tcBorders>
              <w:bottom w:val="single" w:sz="4" w:space="0" w:color="auto"/>
            </w:tcBorders>
          </w:tcPr>
          <w:p w14:paraId="2B0C0C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083723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8</w:t>
            </w:r>
          </w:p>
        </w:tc>
      </w:tr>
      <w:tr w:rsidR="00811E60" w:rsidRPr="00FD4C9D" w14:paraId="4F8F7D4F" w14:textId="77777777" w:rsidTr="00727660">
        <w:tc>
          <w:tcPr>
            <w:tcW w:w="528" w:type="pct"/>
            <w:tcBorders>
              <w:top w:val="single" w:sz="4" w:space="0" w:color="auto"/>
            </w:tcBorders>
          </w:tcPr>
          <w:p w14:paraId="275E69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REVI</w:t>
            </w:r>
          </w:p>
        </w:tc>
        <w:tc>
          <w:tcPr>
            <w:tcW w:w="572" w:type="pct"/>
            <w:tcBorders>
              <w:top w:val="single" w:sz="4" w:space="0" w:color="auto"/>
            </w:tcBorders>
          </w:tcPr>
          <w:p w14:paraId="6BF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Borders>
              <w:top w:val="single" w:sz="4" w:space="0" w:color="auto"/>
            </w:tcBorders>
          </w:tcPr>
          <w:p w14:paraId="2B36D5E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8</w:t>
            </w:r>
          </w:p>
        </w:tc>
        <w:tc>
          <w:tcPr>
            <w:tcW w:w="572" w:type="pct"/>
            <w:tcBorders>
              <w:top w:val="single" w:sz="4" w:space="0" w:color="auto"/>
            </w:tcBorders>
          </w:tcPr>
          <w:p w14:paraId="71B902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Borders>
              <w:top w:val="single" w:sz="4" w:space="0" w:color="auto"/>
            </w:tcBorders>
          </w:tcPr>
          <w:p w14:paraId="61A453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6</w:t>
            </w:r>
          </w:p>
        </w:tc>
        <w:tc>
          <w:tcPr>
            <w:tcW w:w="572" w:type="pct"/>
            <w:tcBorders>
              <w:top w:val="single" w:sz="4" w:space="0" w:color="auto"/>
            </w:tcBorders>
          </w:tcPr>
          <w:p w14:paraId="7836C6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Borders>
              <w:top w:val="single" w:sz="4" w:space="0" w:color="auto"/>
            </w:tcBorders>
          </w:tcPr>
          <w:p w14:paraId="685DD88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top w:val="single" w:sz="4" w:space="0" w:color="auto"/>
            </w:tcBorders>
          </w:tcPr>
          <w:p w14:paraId="7348C32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Borders>
              <w:top w:val="single" w:sz="4" w:space="0" w:color="auto"/>
            </w:tcBorders>
          </w:tcPr>
          <w:p w14:paraId="4972AE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0</w:t>
            </w:r>
          </w:p>
        </w:tc>
      </w:tr>
      <w:tr w:rsidR="00811E60" w:rsidRPr="00FD4C9D" w14:paraId="397440E9" w14:textId="77777777" w:rsidTr="00727660">
        <w:tc>
          <w:tcPr>
            <w:tcW w:w="528" w:type="pct"/>
          </w:tcPr>
          <w:p w14:paraId="4EC71E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Pr>
          <w:p w14:paraId="47EC2C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4A6632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72" w:type="pct"/>
          </w:tcPr>
          <w:p w14:paraId="4DBB8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Pr>
          <w:p w14:paraId="2E7F0C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AFF74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Pr>
          <w:p w14:paraId="1524F1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45411D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Pr>
          <w:p w14:paraId="6E18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BD84EF0" w14:textId="77777777" w:rsidTr="00727660">
        <w:tc>
          <w:tcPr>
            <w:tcW w:w="528" w:type="pct"/>
          </w:tcPr>
          <w:p w14:paraId="3BEB0D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6ED6BC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6</w:t>
            </w:r>
          </w:p>
        </w:tc>
        <w:tc>
          <w:tcPr>
            <w:tcW w:w="572" w:type="pct"/>
          </w:tcPr>
          <w:p w14:paraId="3F08AB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4AAADC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17DCD9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0E9A9F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5CE98C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06B7FF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r>
      <w:tr w:rsidR="00811E60" w:rsidRPr="00FD4C9D" w14:paraId="4E97C5CB" w14:textId="77777777" w:rsidTr="00727660">
        <w:tc>
          <w:tcPr>
            <w:tcW w:w="528" w:type="pct"/>
          </w:tcPr>
          <w:p w14:paraId="145924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Pr>
          <w:p w14:paraId="3AE4CD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769CF3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0</w:t>
            </w:r>
          </w:p>
        </w:tc>
        <w:tc>
          <w:tcPr>
            <w:tcW w:w="572" w:type="pct"/>
          </w:tcPr>
          <w:p w14:paraId="7E3C10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Pr>
          <w:p w14:paraId="6157BF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9</w:t>
            </w:r>
          </w:p>
        </w:tc>
        <w:tc>
          <w:tcPr>
            <w:tcW w:w="572" w:type="pct"/>
          </w:tcPr>
          <w:p w14:paraId="7E5A23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Pr>
          <w:p w14:paraId="6301B6F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1</w:t>
            </w:r>
          </w:p>
        </w:tc>
        <w:tc>
          <w:tcPr>
            <w:tcW w:w="572" w:type="pct"/>
          </w:tcPr>
          <w:p w14:paraId="53D450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132A08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r>
      <w:tr w:rsidR="00811E60" w:rsidRPr="00FD4C9D" w14:paraId="7080B0FB" w14:textId="77777777" w:rsidTr="00727660">
        <w:tc>
          <w:tcPr>
            <w:tcW w:w="528" w:type="pct"/>
            <w:tcBorders>
              <w:bottom w:val="double" w:sz="4" w:space="0" w:color="auto"/>
            </w:tcBorders>
          </w:tcPr>
          <w:p w14:paraId="2F8BE7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Borders>
              <w:bottom w:val="double" w:sz="4" w:space="0" w:color="auto"/>
            </w:tcBorders>
          </w:tcPr>
          <w:p w14:paraId="252F4D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Borders>
              <w:bottom w:val="double" w:sz="4" w:space="0" w:color="auto"/>
            </w:tcBorders>
          </w:tcPr>
          <w:p w14:paraId="22C0307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bottom w:val="double" w:sz="4" w:space="0" w:color="auto"/>
            </w:tcBorders>
          </w:tcPr>
          <w:p w14:paraId="4210D95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bottom w:val="double" w:sz="4" w:space="0" w:color="auto"/>
            </w:tcBorders>
          </w:tcPr>
          <w:p w14:paraId="1B6EC5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3</w:t>
            </w:r>
          </w:p>
        </w:tc>
        <w:tc>
          <w:tcPr>
            <w:tcW w:w="572" w:type="pct"/>
            <w:tcBorders>
              <w:bottom w:val="double" w:sz="4" w:space="0" w:color="auto"/>
            </w:tcBorders>
          </w:tcPr>
          <w:p w14:paraId="03A3883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Borders>
              <w:bottom w:val="double" w:sz="4" w:space="0" w:color="auto"/>
            </w:tcBorders>
          </w:tcPr>
          <w:p w14:paraId="33ACBF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7</w:t>
            </w:r>
          </w:p>
        </w:tc>
        <w:tc>
          <w:tcPr>
            <w:tcW w:w="572" w:type="pct"/>
            <w:tcBorders>
              <w:bottom w:val="double" w:sz="4" w:space="0" w:color="auto"/>
            </w:tcBorders>
          </w:tcPr>
          <w:p w14:paraId="052959B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Borders>
              <w:bottom w:val="double" w:sz="4" w:space="0" w:color="auto"/>
            </w:tcBorders>
          </w:tcPr>
          <w:p w14:paraId="1E63AA1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r>
    </w:tbl>
    <w:p w14:paraId="141286B8" w14:textId="77777777" w:rsidR="00811E60" w:rsidRPr="00FD4C9D" w:rsidRDefault="00811E60" w:rsidP="00811E60">
      <w:pPr>
        <w:spacing w:line="276" w:lineRule="auto"/>
        <w:rPr>
          <w:rFonts w:ascii="Times New Roman" w:hAnsi="Times New Roman" w:cs="Times New Roman"/>
          <w:sz w:val="24"/>
          <w:szCs w:val="24"/>
        </w:rPr>
      </w:pPr>
    </w:p>
    <w:p w14:paraId="4694BC51" w14:textId="530937BB" w:rsidR="00EA6D62" w:rsidRPr="00FD4C9D" w:rsidRDefault="00EA6D62" w:rsidP="007A1808">
      <w:pPr>
        <w:spacing w:line="276" w:lineRule="auto"/>
        <w:rPr>
          <w:rFonts w:ascii="Times New Roman" w:hAnsi="Times New Roman" w:cs="Times New Roman"/>
          <w:sz w:val="24"/>
          <w:szCs w:val="24"/>
        </w:rPr>
      </w:pPr>
    </w:p>
    <w:p w14:paraId="23ABE5A4" w14:textId="3F18BB3B"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Figures</w:t>
      </w:r>
    </w:p>
    <w:p w14:paraId="32D3897F" w14:textId="4743C6D1" w:rsidR="00863621" w:rsidRPr="00FD4C9D" w:rsidRDefault="00863621" w:rsidP="007A1808">
      <w:pPr>
        <w:spacing w:line="276" w:lineRule="auto"/>
        <w:rPr>
          <w:rFonts w:ascii="Times New Roman" w:hAnsi="Times New Roman" w:cs="Times New Roman"/>
          <w:b/>
          <w:bCs/>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drawing>
          <wp:inline distT="0" distB="0" distL="0" distR="0" wp14:anchorId="1F9E2630" wp14:editId="112BB90F">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5">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04A7219B"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Figure 1.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A038DB" w:rsidRPr="00FD4C9D">
        <w:rPr>
          <w:rFonts w:ascii="Times New Roman" w:hAnsi="Times New Roman" w:cs="Times New Roman"/>
          <w:sz w:val="24"/>
          <w:szCs w:val="24"/>
        </w:rPr>
        <w:t>346</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77777777" w:rsidR="00464AE2" w:rsidRPr="00FD4C9D" w:rsidRDefault="00464AE2" w:rsidP="00464AE2">
      <w:pPr>
        <w:spacing w:line="276" w:lineRule="auto"/>
        <w:rPr>
          <w:rFonts w:ascii="Times New Roman" w:hAnsi="Times New Roman" w:cs="Times New Roman"/>
          <w:sz w:val="24"/>
          <w:szCs w:val="24"/>
        </w:rPr>
      </w:pPr>
    </w:p>
    <w:p w14:paraId="355CD14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15F241D" wp14:editId="19F95AFB">
            <wp:extent cx="5943600" cy="83180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a:extLst>
                        <a:ext uri="{28A0092B-C50C-407E-A947-70E740481C1C}">
                          <a14:useLocalDpi xmlns:a14="http://schemas.microsoft.com/office/drawing/2010/main" val="0"/>
                        </a:ext>
                      </a:extLst>
                    </a:blip>
                    <a:srcRect r="4154"/>
                    <a:stretch/>
                  </pic:blipFill>
                  <pic:spPr bwMode="auto">
                    <a:xfrm>
                      <a:off x="0" y="0"/>
                      <a:ext cx="5943600" cy="8318078"/>
                    </a:xfrm>
                    <a:prstGeom prst="rect">
                      <a:avLst/>
                    </a:prstGeom>
                    <a:noFill/>
                    <a:ln>
                      <a:noFill/>
                    </a:ln>
                    <a:extLst>
                      <a:ext uri="{53640926-AAD7-44D8-BBD7-CCE9431645EC}">
                        <a14:shadowObscured xmlns:a14="http://schemas.microsoft.com/office/drawing/2010/main"/>
                      </a:ext>
                    </a:extLst>
                  </pic:spPr>
                </pic:pic>
              </a:graphicData>
            </a:graphic>
          </wp:inline>
        </w:drawing>
      </w:r>
    </w:p>
    <w:p w14:paraId="44D530DD"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0E241EFC" wp14:editId="1AC56E2F">
            <wp:extent cx="5943600" cy="85352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
                      <a:extLst>
                        <a:ext uri="{28A0092B-C50C-407E-A947-70E740481C1C}">
                          <a14:useLocalDpi xmlns:a14="http://schemas.microsoft.com/office/drawing/2010/main" val="0"/>
                        </a:ext>
                      </a:extLst>
                    </a:blip>
                    <a:srcRect r="3456"/>
                    <a:stretch/>
                  </pic:blipFill>
                  <pic:spPr bwMode="auto">
                    <a:xfrm>
                      <a:off x="0" y="0"/>
                      <a:ext cx="5943600" cy="8535207"/>
                    </a:xfrm>
                    <a:prstGeom prst="rect">
                      <a:avLst/>
                    </a:prstGeom>
                    <a:noFill/>
                    <a:ln>
                      <a:noFill/>
                    </a:ln>
                    <a:extLst>
                      <a:ext uri="{53640926-AAD7-44D8-BBD7-CCE9431645EC}">
                        <a14:shadowObscured xmlns:a14="http://schemas.microsoft.com/office/drawing/2010/main"/>
                      </a:ext>
                    </a:extLst>
                  </pic:spPr>
                </pic:pic>
              </a:graphicData>
            </a:graphic>
          </wp:inline>
        </w:drawing>
      </w:r>
    </w:p>
    <w:p w14:paraId="41C05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20C33D" wp14:editId="3AEEBD8C">
            <wp:extent cx="5943600" cy="84738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8">
                      <a:extLst>
                        <a:ext uri="{28A0092B-C50C-407E-A947-70E740481C1C}">
                          <a14:useLocalDpi xmlns:a14="http://schemas.microsoft.com/office/drawing/2010/main" val="0"/>
                        </a:ext>
                      </a:extLst>
                    </a:blip>
                    <a:srcRect r="4462"/>
                    <a:stretch/>
                  </pic:blipFill>
                  <pic:spPr bwMode="auto">
                    <a:xfrm>
                      <a:off x="0" y="0"/>
                      <a:ext cx="5943600" cy="8473833"/>
                    </a:xfrm>
                    <a:prstGeom prst="rect">
                      <a:avLst/>
                    </a:prstGeom>
                    <a:noFill/>
                    <a:ln>
                      <a:noFill/>
                    </a:ln>
                    <a:extLst>
                      <a:ext uri="{53640926-AAD7-44D8-BBD7-CCE9431645EC}">
                        <a14:shadowObscured xmlns:a14="http://schemas.microsoft.com/office/drawing/2010/main"/>
                      </a:ext>
                    </a:extLst>
                  </pic:spPr>
                </pic:pic>
              </a:graphicData>
            </a:graphic>
          </wp:inline>
        </w:drawing>
      </w:r>
    </w:p>
    <w:p w14:paraId="0BEBF65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3EA7B26" wp14:editId="0583521A">
            <wp:extent cx="5943600" cy="62974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
                      <a:extLst>
                        <a:ext uri="{28A0092B-C50C-407E-A947-70E740481C1C}">
                          <a14:useLocalDpi xmlns:a14="http://schemas.microsoft.com/office/drawing/2010/main" val="0"/>
                        </a:ext>
                      </a:extLst>
                    </a:blip>
                    <a:srcRect r="3631"/>
                    <a:stretch/>
                  </pic:blipFill>
                  <pic:spPr bwMode="auto">
                    <a:xfrm>
                      <a:off x="0" y="0"/>
                      <a:ext cx="5943600" cy="6297414"/>
                    </a:xfrm>
                    <a:prstGeom prst="rect">
                      <a:avLst/>
                    </a:prstGeom>
                    <a:noFill/>
                    <a:ln>
                      <a:noFill/>
                    </a:ln>
                    <a:extLst>
                      <a:ext uri="{53640926-AAD7-44D8-BBD7-CCE9431645EC}">
                        <a14:shadowObscured xmlns:a14="http://schemas.microsoft.com/office/drawing/2010/main"/>
                      </a:ext>
                    </a:extLst>
                  </pic:spPr>
                </pic:pic>
              </a:graphicData>
            </a:graphic>
          </wp:inline>
        </w:drawing>
      </w:r>
    </w:p>
    <w:p w14:paraId="0F4EE977"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Figure 2. Whisker plots for each species, displaying the beta coefficients of the predictor variables (L = latitude [one or two parameters], E = elevation [one or four parameters], Lx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Points with closed circles indicate statistical significance (i.e., credible intervals do not overlap zero).</w:t>
      </w:r>
    </w:p>
    <w:p w14:paraId="1D16F489"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6B5D875" wp14:editId="193DD9BF">
            <wp:extent cx="5943600" cy="749326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7493267"/>
                    </a:xfrm>
                    <a:prstGeom prst="rect">
                      <a:avLst/>
                    </a:prstGeom>
                    <a:noFill/>
                  </pic:spPr>
                </pic:pic>
              </a:graphicData>
            </a:graphic>
          </wp:inline>
        </w:drawing>
      </w:r>
    </w:p>
    <w:p w14:paraId="14AFE6D1"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4D734AC" wp14:editId="7F0CA4D7">
            <wp:extent cx="5943600" cy="75583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3B36987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1CBDC6" wp14:editId="20A91D8A">
            <wp:extent cx="5943600" cy="75421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38851F4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2DEEAFC" wp14:editId="0CE993B3">
            <wp:extent cx="5943600" cy="7570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3">
                      <a:extLst>
                        <a:ext uri="{28A0092B-C50C-407E-A947-70E740481C1C}">
                          <a14:useLocalDpi xmlns:a14="http://schemas.microsoft.com/office/drawing/2010/main" val="0"/>
                        </a:ext>
                      </a:extLst>
                    </a:blip>
                    <a:srcRect r="5287"/>
                    <a:stretch/>
                  </pic:blipFill>
                  <pic:spPr bwMode="auto">
                    <a:xfrm>
                      <a:off x="0" y="0"/>
                      <a:ext cx="5943600" cy="7570627"/>
                    </a:xfrm>
                    <a:prstGeom prst="rect">
                      <a:avLst/>
                    </a:prstGeom>
                    <a:noFill/>
                    <a:ln>
                      <a:noFill/>
                    </a:ln>
                    <a:extLst>
                      <a:ext uri="{53640926-AAD7-44D8-BBD7-CCE9431645EC}">
                        <a14:shadowObscured xmlns:a14="http://schemas.microsoft.com/office/drawing/2010/main"/>
                      </a:ext>
                    </a:extLst>
                  </pic:spPr>
                </pic:pic>
              </a:graphicData>
            </a:graphic>
          </wp:inline>
        </w:drawing>
      </w:r>
    </w:p>
    <w:p w14:paraId="660E744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7D3FECF" wp14:editId="1AE341AA">
            <wp:extent cx="5943600" cy="756598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390E26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B5AD0FB" wp14:editId="060FE5D5">
            <wp:extent cx="5943600" cy="75336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784A4BE0"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AF0DC25" wp14:editId="753A4105">
            <wp:extent cx="5943600" cy="75336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54DD4F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6DD44E4" wp14:editId="01A8C436">
            <wp:extent cx="5943600" cy="75659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25F127F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7BF5E0" wp14:editId="28947D4D">
            <wp:extent cx="5943600" cy="755830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2F96BC5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97B9A1" wp14:editId="4EB93A57">
            <wp:extent cx="5943600" cy="75497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44C53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300082D" wp14:editId="234687C2">
            <wp:extent cx="5943600" cy="754979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5DF166B3"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D2D60C" wp14:editId="2A6A6985">
            <wp:extent cx="5943600" cy="75421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0FDD83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F5EE104" wp14:editId="05EB3E28">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CBC46FF" wp14:editId="4DFC5C88">
            <wp:extent cx="5943600" cy="75659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EF4217E" w14:textId="16E08C32"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3. Plots of the relationships between the predictor variables (Table 2) and the mean expected count (red line) for each species, with 95% credible intervals (black lines). The </w:t>
      </w:r>
      <w:r w:rsidRPr="00FD4C9D">
        <w:rPr>
          <w:rFonts w:ascii="Times New Roman" w:hAnsi="Times New Roman" w:cs="Times New Roman"/>
          <w:sz w:val="24"/>
          <w:szCs w:val="24"/>
        </w:rPr>
        <w:lastRenderedPageBreak/>
        <w:t>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2" w:name="_Hlk82990471"/>
    </w:p>
    <w:p w14:paraId="4521D0BB"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0DDE382" wp14:editId="7B6DC518">
            <wp:extent cx="5943600" cy="7546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6479"/>
                    </a:xfrm>
                    <a:prstGeom prst="rect">
                      <a:avLst/>
                    </a:prstGeom>
                    <a:noFill/>
                  </pic:spPr>
                </pic:pic>
              </a:graphicData>
            </a:graphic>
          </wp:inline>
        </w:drawing>
      </w: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77777777" w:rsidR="007D4B19" w:rsidRPr="00FD4C9D" w:rsidRDefault="007D4B19" w:rsidP="007D4B19">
      <w:pPr>
        <w:spacing w:line="276" w:lineRule="auto"/>
        <w:rPr>
          <w:rFonts w:ascii="Times New Roman" w:hAnsi="Times New Roman" w:cs="Times New Roman"/>
          <w:sz w:val="24"/>
          <w:szCs w:val="24"/>
        </w:rPr>
      </w:pPr>
    </w:p>
    <w:p w14:paraId="315A2F54"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D2F25E0" wp14:editId="54CCDB77">
            <wp:extent cx="5943600" cy="746090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460908"/>
                    </a:xfrm>
                    <a:prstGeom prst="rect">
                      <a:avLst/>
                    </a:prstGeom>
                    <a:noFill/>
                  </pic:spPr>
                </pic:pic>
              </a:graphicData>
            </a:graphic>
          </wp:inline>
        </w:drawing>
      </w:r>
    </w:p>
    <w:p w14:paraId="6BD66F92"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20C3CF2" wp14:editId="3A8AEC27">
            <wp:extent cx="5943600" cy="74769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476947"/>
                    </a:xfrm>
                    <a:prstGeom prst="rect">
                      <a:avLst/>
                    </a:prstGeom>
                    <a:noFill/>
                  </pic:spPr>
                </pic:pic>
              </a:graphicData>
            </a:graphic>
          </wp:inline>
        </w:drawing>
      </w:r>
    </w:p>
    <w:bookmarkEnd w:id="2"/>
    <w:p w14:paraId="1C832DE0"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E925EA5" wp14:editId="5045CEE9">
            <wp:extent cx="5943600" cy="746973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469739"/>
                    </a:xfrm>
                    <a:prstGeom prst="rect">
                      <a:avLst/>
                    </a:prstGeom>
                    <a:noFill/>
                  </pic:spPr>
                </pic:pic>
              </a:graphicData>
            </a:graphic>
          </wp:inline>
        </w:drawing>
      </w:r>
    </w:p>
    <w:p w14:paraId="2950EE97" w14:textId="6BC45AFB"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4. Maps of the projected historic (2000) distribution of each focal species across the study region, overlaid with white circles representing the 346 North American Breeding Bird Survey routes. The color of each hexagonal grid cell reflects the expected count from the model </w:t>
      </w:r>
      <w:r w:rsidRPr="00FD4C9D">
        <w:rPr>
          <w:rFonts w:ascii="Times New Roman" w:hAnsi="Times New Roman" w:cs="Times New Roman"/>
          <w:sz w:val="24"/>
          <w:szCs w:val="24"/>
        </w:rPr>
        <w:lastRenderedPageBreak/>
        <w:t>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ED352D1" wp14:editId="1C1CF94A">
            <wp:extent cx="5943600" cy="7611294"/>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8">
                      <a:extLst>
                        <a:ext uri="{28A0092B-C50C-407E-A947-70E740481C1C}">
                          <a14:useLocalDpi xmlns:a14="http://schemas.microsoft.com/office/drawing/2010/main" val="0"/>
                        </a:ext>
                      </a:extLst>
                    </a:blip>
                    <a:srcRect l="2827" r="1753"/>
                    <a:stretch/>
                  </pic:blipFill>
                  <pic:spPr bwMode="auto">
                    <a:xfrm>
                      <a:off x="0" y="0"/>
                      <a:ext cx="5943600" cy="7611294"/>
                    </a:xfrm>
                    <a:prstGeom prst="rect">
                      <a:avLst/>
                    </a:prstGeom>
                    <a:noFill/>
                    <a:ln>
                      <a:noFill/>
                    </a:ln>
                    <a:extLst>
                      <a:ext uri="{53640926-AAD7-44D8-BBD7-CCE9431645EC}">
                        <a14:shadowObscured xmlns:a14="http://schemas.microsoft.com/office/drawing/2010/main"/>
                      </a:ext>
                    </a:extLst>
                  </pic:spPr>
                </pic:pic>
              </a:graphicData>
            </a:graphic>
          </wp:inline>
        </w:drawing>
      </w: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drawing>
          <wp:inline distT="0" distB="0" distL="0" distR="0" wp14:anchorId="1E944BCD" wp14:editId="3A2CA8A0">
            <wp:extent cx="5943600" cy="73227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9">
                      <a:extLst>
                        <a:ext uri="{28A0092B-C50C-407E-A947-70E740481C1C}">
                          <a14:useLocalDpi xmlns:a14="http://schemas.microsoft.com/office/drawing/2010/main" val="0"/>
                        </a:ext>
                      </a:extLst>
                    </a:blip>
                    <a:srcRect l="361" r="1627"/>
                    <a:stretch/>
                  </pic:blipFill>
                  <pic:spPr bwMode="auto">
                    <a:xfrm>
                      <a:off x="0" y="0"/>
                      <a:ext cx="5943600" cy="7322705"/>
                    </a:xfrm>
                    <a:prstGeom prst="rect">
                      <a:avLst/>
                    </a:prstGeom>
                    <a:noFill/>
                    <a:ln>
                      <a:noFill/>
                    </a:ln>
                    <a:extLst>
                      <a:ext uri="{53640926-AAD7-44D8-BBD7-CCE9431645EC}">
                        <a14:shadowObscured xmlns:a14="http://schemas.microsoft.com/office/drawing/2010/main"/>
                      </a:ext>
                    </a:extLst>
                  </pic:spPr>
                </pic:pic>
              </a:graphicData>
            </a:graphic>
          </wp:inline>
        </w:drawing>
      </w:r>
    </w:p>
    <w:p w14:paraId="22310EE3" w14:textId="77777777" w:rsidR="00CA4AA5" w:rsidRPr="00FD4C9D" w:rsidRDefault="00CA4AA5" w:rsidP="00CA4AA5">
      <w:pPr>
        <w:spacing w:line="276" w:lineRule="auto"/>
        <w:rPr>
          <w:rFonts w:ascii="Times New Roman" w:hAnsi="Times New Roman" w:cs="Times New Roman"/>
          <w:sz w:val="24"/>
          <w:szCs w:val="24"/>
        </w:rPr>
      </w:pPr>
    </w:p>
    <w:p w14:paraId="4F14E6D1"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E4DE1F5" wp14:editId="6CE25A0E">
            <wp:extent cx="5943600" cy="7387914"/>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0">
                      <a:extLst>
                        <a:ext uri="{28A0092B-C50C-407E-A947-70E740481C1C}">
                          <a14:useLocalDpi xmlns:a14="http://schemas.microsoft.com/office/drawing/2010/main" val="0"/>
                        </a:ext>
                      </a:extLst>
                    </a:blip>
                    <a:srcRect l="181" r="1862"/>
                    <a:stretch/>
                  </pic:blipFill>
                  <pic:spPr bwMode="auto">
                    <a:xfrm>
                      <a:off x="0" y="0"/>
                      <a:ext cx="5943600" cy="7387914"/>
                    </a:xfrm>
                    <a:prstGeom prst="rect">
                      <a:avLst/>
                    </a:prstGeom>
                    <a:noFill/>
                    <a:ln>
                      <a:noFill/>
                    </a:ln>
                    <a:extLst>
                      <a:ext uri="{53640926-AAD7-44D8-BBD7-CCE9431645EC}">
                        <a14:shadowObscured xmlns:a14="http://schemas.microsoft.com/office/drawing/2010/main"/>
                      </a:ext>
                    </a:extLst>
                  </pic:spPr>
                </pic:pic>
              </a:graphicData>
            </a:graphic>
          </wp:inline>
        </w:drawing>
      </w:r>
    </w:p>
    <w:p w14:paraId="6FE7BD49"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A5B410" wp14:editId="69F98FB8">
            <wp:extent cx="5943600" cy="739822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1">
                      <a:extLst>
                        <a:ext uri="{28A0092B-C50C-407E-A947-70E740481C1C}">
                          <a14:useLocalDpi xmlns:a14="http://schemas.microsoft.com/office/drawing/2010/main" val="0"/>
                        </a:ext>
                      </a:extLst>
                    </a:blip>
                    <a:srcRect l="542" r="2316"/>
                    <a:stretch/>
                  </pic:blipFill>
                  <pic:spPr bwMode="auto">
                    <a:xfrm>
                      <a:off x="0" y="0"/>
                      <a:ext cx="5943600" cy="7398228"/>
                    </a:xfrm>
                    <a:prstGeom prst="rect">
                      <a:avLst/>
                    </a:prstGeom>
                    <a:noFill/>
                    <a:ln>
                      <a:noFill/>
                    </a:ln>
                    <a:extLst>
                      <a:ext uri="{53640926-AAD7-44D8-BBD7-CCE9431645EC}">
                        <a14:shadowObscured xmlns:a14="http://schemas.microsoft.com/office/drawing/2010/main"/>
                      </a:ext>
                    </a:extLst>
                  </pic:spPr>
                </pic:pic>
              </a:graphicData>
            </a:graphic>
          </wp:inline>
        </w:drawing>
      </w:r>
    </w:p>
    <w:p w14:paraId="28557FCC"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60B71BE" wp14:editId="20174F15">
            <wp:extent cx="5943600" cy="7382134"/>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2">
                      <a:extLst>
                        <a:ext uri="{28A0092B-C50C-407E-A947-70E740481C1C}">
                          <a14:useLocalDpi xmlns:a14="http://schemas.microsoft.com/office/drawing/2010/main" val="0"/>
                        </a:ext>
                      </a:extLst>
                    </a:blip>
                    <a:srcRect l="542" r="1878"/>
                    <a:stretch/>
                  </pic:blipFill>
                  <pic:spPr bwMode="auto">
                    <a:xfrm>
                      <a:off x="0" y="0"/>
                      <a:ext cx="5943600" cy="7382134"/>
                    </a:xfrm>
                    <a:prstGeom prst="rect">
                      <a:avLst/>
                    </a:prstGeom>
                    <a:noFill/>
                    <a:ln>
                      <a:noFill/>
                    </a:ln>
                    <a:extLst>
                      <a:ext uri="{53640926-AAD7-44D8-BBD7-CCE9431645EC}">
                        <a14:shadowObscured xmlns:a14="http://schemas.microsoft.com/office/drawing/2010/main"/>
                      </a:ext>
                    </a:extLst>
                  </pic:spPr>
                </pic:pic>
              </a:graphicData>
            </a:graphic>
          </wp:inline>
        </w:drawing>
      </w:r>
    </w:p>
    <w:p w14:paraId="73148CB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9418FED" wp14:editId="233B52E3">
            <wp:extent cx="5943600" cy="7653196"/>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3">
                      <a:extLst>
                        <a:ext uri="{28A0092B-C50C-407E-A947-70E740481C1C}">
                          <a14:useLocalDpi xmlns:a14="http://schemas.microsoft.com/office/drawing/2010/main" val="0"/>
                        </a:ext>
                      </a:extLst>
                    </a:blip>
                    <a:srcRect l="2650" r="2453"/>
                    <a:stretch/>
                  </pic:blipFill>
                  <pic:spPr bwMode="auto">
                    <a:xfrm>
                      <a:off x="0" y="0"/>
                      <a:ext cx="5943600" cy="7653196"/>
                    </a:xfrm>
                    <a:prstGeom prst="rect">
                      <a:avLst/>
                    </a:prstGeom>
                    <a:noFill/>
                    <a:ln>
                      <a:noFill/>
                    </a:ln>
                    <a:extLst>
                      <a:ext uri="{53640926-AAD7-44D8-BBD7-CCE9431645EC}">
                        <a14:shadowObscured xmlns:a14="http://schemas.microsoft.com/office/drawing/2010/main"/>
                      </a:ext>
                    </a:extLst>
                  </pic:spPr>
                </pic:pic>
              </a:graphicData>
            </a:graphic>
          </wp:inline>
        </w:drawing>
      </w:r>
    </w:p>
    <w:p w14:paraId="766695D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5E7957F" wp14:editId="105F0A79">
            <wp:extent cx="5943600" cy="7371032"/>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4">
                      <a:extLst>
                        <a:ext uri="{28A0092B-C50C-407E-A947-70E740481C1C}">
                          <a14:useLocalDpi xmlns:a14="http://schemas.microsoft.com/office/drawing/2010/main" val="0"/>
                        </a:ext>
                      </a:extLst>
                    </a:blip>
                    <a:srcRect l="360" r="2137"/>
                    <a:stretch/>
                  </pic:blipFill>
                  <pic:spPr bwMode="auto">
                    <a:xfrm>
                      <a:off x="0" y="0"/>
                      <a:ext cx="5943600" cy="7371032"/>
                    </a:xfrm>
                    <a:prstGeom prst="rect">
                      <a:avLst/>
                    </a:prstGeom>
                    <a:noFill/>
                    <a:ln>
                      <a:noFill/>
                    </a:ln>
                    <a:extLst>
                      <a:ext uri="{53640926-AAD7-44D8-BBD7-CCE9431645EC}">
                        <a14:shadowObscured xmlns:a14="http://schemas.microsoft.com/office/drawing/2010/main"/>
                      </a:ext>
                    </a:extLst>
                  </pic:spPr>
                </pic:pic>
              </a:graphicData>
            </a:graphic>
          </wp:inline>
        </w:drawing>
      </w:r>
    </w:p>
    <w:p w14:paraId="588EC7F2"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9217590" wp14:editId="03A7D23C">
            <wp:extent cx="5943600" cy="360527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5">
                      <a:extLst>
                        <a:ext uri="{28A0092B-C50C-407E-A947-70E740481C1C}">
                          <a14:useLocalDpi xmlns:a14="http://schemas.microsoft.com/office/drawing/2010/main" val="0"/>
                        </a:ext>
                      </a:extLst>
                    </a:blip>
                    <a:srcRect r="2932"/>
                    <a:stretch/>
                  </pic:blipFill>
                  <pic:spPr bwMode="auto">
                    <a:xfrm>
                      <a:off x="0" y="0"/>
                      <a:ext cx="5943600" cy="3605279"/>
                    </a:xfrm>
                    <a:prstGeom prst="rect">
                      <a:avLst/>
                    </a:prstGeom>
                    <a:noFill/>
                    <a:ln>
                      <a:noFill/>
                    </a:ln>
                    <a:extLst>
                      <a:ext uri="{53640926-AAD7-44D8-BBD7-CCE9431645EC}">
                        <a14:shadowObscured xmlns:a14="http://schemas.microsoft.com/office/drawing/2010/main"/>
                      </a:ext>
                    </a:extLst>
                  </pic:spPr>
                </pic:pic>
              </a:graphicData>
            </a:graphic>
          </wp:inline>
        </w:drawing>
      </w:r>
    </w:p>
    <w:p w14:paraId="78997856" w14:textId="77777777" w:rsidR="00CA4AA5" w:rsidRPr="00FD4C9D" w:rsidRDefault="00CA4AA5" w:rsidP="00CA4AA5">
      <w:pPr>
        <w:spacing w:line="276" w:lineRule="auto"/>
        <w:rPr>
          <w:rFonts w:ascii="Times New Roman" w:hAnsi="Times New Roman" w:cs="Times New Roman"/>
          <w:sz w:val="24"/>
          <w:szCs w:val="24"/>
        </w:rPr>
      </w:pPr>
    </w:p>
    <w:p w14:paraId="32AA6AE3" w14:textId="1B2C73B4"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5.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p w14:paraId="174AF551" w14:textId="77777777" w:rsidR="00CA4AA5" w:rsidRPr="00FD4C9D" w:rsidRDefault="00CA4AA5" w:rsidP="00846141">
      <w:pPr>
        <w:spacing w:after="0" w:line="276" w:lineRule="auto"/>
        <w:rPr>
          <w:rFonts w:ascii="Times New Roman" w:hAnsi="Times New Roman" w:cs="Times New Roman"/>
          <w:b/>
          <w:bCs/>
          <w:sz w:val="24"/>
          <w:szCs w:val="24"/>
        </w:rPr>
      </w:pPr>
    </w:p>
    <w:sectPr w:rsidR="00CA4AA5" w:rsidRPr="00FD4C9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4FE4"/>
    <w:rsid w:val="00005569"/>
    <w:rsid w:val="000062F8"/>
    <w:rsid w:val="00011723"/>
    <w:rsid w:val="000170FD"/>
    <w:rsid w:val="000222D2"/>
    <w:rsid w:val="00023495"/>
    <w:rsid w:val="00025B1D"/>
    <w:rsid w:val="000262C5"/>
    <w:rsid w:val="00027C73"/>
    <w:rsid w:val="00027DC2"/>
    <w:rsid w:val="00032757"/>
    <w:rsid w:val="00034F4D"/>
    <w:rsid w:val="000368BC"/>
    <w:rsid w:val="00043A36"/>
    <w:rsid w:val="00044EBD"/>
    <w:rsid w:val="00054182"/>
    <w:rsid w:val="00060331"/>
    <w:rsid w:val="0006121B"/>
    <w:rsid w:val="00066E85"/>
    <w:rsid w:val="00070AE1"/>
    <w:rsid w:val="00073866"/>
    <w:rsid w:val="00080F5E"/>
    <w:rsid w:val="00081212"/>
    <w:rsid w:val="000819D5"/>
    <w:rsid w:val="000828CD"/>
    <w:rsid w:val="0008353F"/>
    <w:rsid w:val="00083D74"/>
    <w:rsid w:val="00092F2C"/>
    <w:rsid w:val="0009337B"/>
    <w:rsid w:val="00095160"/>
    <w:rsid w:val="00097F57"/>
    <w:rsid w:val="000A1FA9"/>
    <w:rsid w:val="000B1E94"/>
    <w:rsid w:val="000B5B0D"/>
    <w:rsid w:val="000B66EA"/>
    <w:rsid w:val="000C02AA"/>
    <w:rsid w:val="000C5BA5"/>
    <w:rsid w:val="000D1A78"/>
    <w:rsid w:val="000D6CCC"/>
    <w:rsid w:val="000D6E30"/>
    <w:rsid w:val="000E1155"/>
    <w:rsid w:val="000E2156"/>
    <w:rsid w:val="000E6801"/>
    <w:rsid w:val="000E746A"/>
    <w:rsid w:val="000F21D8"/>
    <w:rsid w:val="000F31C8"/>
    <w:rsid w:val="00100E7B"/>
    <w:rsid w:val="00101338"/>
    <w:rsid w:val="00102AED"/>
    <w:rsid w:val="00104015"/>
    <w:rsid w:val="001060FC"/>
    <w:rsid w:val="0010628B"/>
    <w:rsid w:val="001079EC"/>
    <w:rsid w:val="00112332"/>
    <w:rsid w:val="001134B0"/>
    <w:rsid w:val="001144E4"/>
    <w:rsid w:val="001217B5"/>
    <w:rsid w:val="00124164"/>
    <w:rsid w:val="00131625"/>
    <w:rsid w:val="00136F97"/>
    <w:rsid w:val="00137448"/>
    <w:rsid w:val="001449B3"/>
    <w:rsid w:val="00150529"/>
    <w:rsid w:val="00150BA0"/>
    <w:rsid w:val="00152DC4"/>
    <w:rsid w:val="00154867"/>
    <w:rsid w:val="00157FB0"/>
    <w:rsid w:val="001659F3"/>
    <w:rsid w:val="001718F3"/>
    <w:rsid w:val="001729A0"/>
    <w:rsid w:val="00172CB6"/>
    <w:rsid w:val="00172F7A"/>
    <w:rsid w:val="00173391"/>
    <w:rsid w:val="00174958"/>
    <w:rsid w:val="001775F1"/>
    <w:rsid w:val="00177B7C"/>
    <w:rsid w:val="001811C8"/>
    <w:rsid w:val="00183410"/>
    <w:rsid w:val="00184724"/>
    <w:rsid w:val="00190149"/>
    <w:rsid w:val="0019298D"/>
    <w:rsid w:val="0019474E"/>
    <w:rsid w:val="001960AB"/>
    <w:rsid w:val="00197978"/>
    <w:rsid w:val="001A2DDD"/>
    <w:rsid w:val="001A3F28"/>
    <w:rsid w:val="001A5DDB"/>
    <w:rsid w:val="001B725A"/>
    <w:rsid w:val="001B77E0"/>
    <w:rsid w:val="001C3284"/>
    <w:rsid w:val="001D036A"/>
    <w:rsid w:val="001D1279"/>
    <w:rsid w:val="001D4431"/>
    <w:rsid w:val="001D4C1D"/>
    <w:rsid w:val="001D5D71"/>
    <w:rsid w:val="001D6980"/>
    <w:rsid w:val="001D7298"/>
    <w:rsid w:val="001D79CD"/>
    <w:rsid w:val="001E09B5"/>
    <w:rsid w:val="001E20F6"/>
    <w:rsid w:val="001F7AC1"/>
    <w:rsid w:val="00203925"/>
    <w:rsid w:val="00210DCB"/>
    <w:rsid w:val="00212512"/>
    <w:rsid w:val="00212D39"/>
    <w:rsid w:val="00213237"/>
    <w:rsid w:val="00214392"/>
    <w:rsid w:val="00222040"/>
    <w:rsid w:val="00222382"/>
    <w:rsid w:val="002227E3"/>
    <w:rsid w:val="002351C0"/>
    <w:rsid w:val="002361A4"/>
    <w:rsid w:val="0024003D"/>
    <w:rsid w:val="0024043B"/>
    <w:rsid w:val="00241B63"/>
    <w:rsid w:val="00243F71"/>
    <w:rsid w:val="00245CB6"/>
    <w:rsid w:val="00245F8B"/>
    <w:rsid w:val="00246018"/>
    <w:rsid w:val="0025129B"/>
    <w:rsid w:val="002516C7"/>
    <w:rsid w:val="0025607E"/>
    <w:rsid w:val="00270DB9"/>
    <w:rsid w:val="00283EAA"/>
    <w:rsid w:val="00292F70"/>
    <w:rsid w:val="0029345A"/>
    <w:rsid w:val="00293CE7"/>
    <w:rsid w:val="002944E3"/>
    <w:rsid w:val="00296209"/>
    <w:rsid w:val="002A01C7"/>
    <w:rsid w:val="002A0CA1"/>
    <w:rsid w:val="002A100B"/>
    <w:rsid w:val="002A1F40"/>
    <w:rsid w:val="002A235F"/>
    <w:rsid w:val="002A298B"/>
    <w:rsid w:val="002A41F0"/>
    <w:rsid w:val="002B1008"/>
    <w:rsid w:val="002B35AF"/>
    <w:rsid w:val="002B4938"/>
    <w:rsid w:val="002C05E3"/>
    <w:rsid w:val="002C2E60"/>
    <w:rsid w:val="002C4826"/>
    <w:rsid w:val="002D08CD"/>
    <w:rsid w:val="002D76B3"/>
    <w:rsid w:val="002E2CE5"/>
    <w:rsid w:val="002E59B4"/>
    <w:rsid w:val="002F0C1F"/>
    <w:rsid w:val="002F13A5"/>
    <w:rsid w:val="002F6B6A"/>
    <w:rsid w:val="00300A6E"/>
    <w:rsid w:val="00300BA1"/>
    <w:rsid w:val="00304149"/>
    <w:rsid w:val="003119B4"/>
    <w:rsid w:val="00311ABC"/>
    <w:rsid w:val="003126A0"/>
    <w:rsid w:val="00314504"/>
    <w:rsid w:val="00315A53"/>
    <w:rsid w:val="0031648E"/>
    <w:rsid w:val="003173A3"/>
    <w:rsid w:val="00320CCB"/>
    <w:rsid w:val="00323F27"/>
    <w:rsid w:val="00326CB4"/>
    <w:rsid w:val="0033173D"/>
    <w:rsid w:val="00346D6F"/>
    <w:rsid w:val="003476F7"/>
    <w:rsid w:val="003510B5"/>
    <w:rsid w:val="003575F3"/>
    <w:rsid w:val="00357DC6"/>
    <w:rsid w:val="0036150F"/>
    <w:rsid w:val="00366981"/>
    <w:rsid w:val="00374E80"/>
    <w:rsid w:val="003764F9"/>
    <w:rsid w:val="003766D6"/>
    <w:rsid w:val="003771EB"/>
    <w:rsid w:val="00384120"/>
    <w:rsid w:val="00386032"/>
    <w:rsid w:val="00386DFA"/>
    <w:rsid w:val="00387691"/>
    <w:rsid w:val="00392FBA"/>
    <w:rsid w:val="003969CF"/>
    <w:rsid w:val="003A1B71"/>
    <w:rsid w:val="003A3552"/>
    <w:rsid w:val="003A4513"/>
    <w:rsid w:val="003A562A"/>
    <w:rsid w:val="003A5741"/>
    <w:rsid w:val="003A602A"/>
    <w:rsid w:val="003A6939"/>
    <w:rsid w:val="003B48A5"/>
    <w:rsid w:val="003B491F"/>
    <w:rsid w:val="003B651B"/>
    <w:rsid w:val="003B67D2"/>
    <w:rsid w:val="003C0968"/>
    <w:rsid w:val="003C1177"/>
    <w:rsid w:val="003C2C26"/>
    <w:rsid w:val="003C33BA"/>
    <w:rsid w:val="003D0E36"/>
    <w:rsid w:val="003D2C56"/>
    <w:rsid w:val="003D36F2"/>
    <w:rsid w:val="003D46EE"/>
    <w:rsid w:val="003E06B1"/>
    <w:rsid w:val="003E49CE"/>
    <w:rsid w:val="003F0F04"/>
    <w:rsid w:val="003F3988"/>
    <w:rsid w:val="004006CC"/>
    <w:rsid w:val="00404268"/>
    <w:rsid w:val="004222D3"/>
    <w:rsid w:val="0042301F"/>
    <w:rsid w:val="00424D62"/>
    <w:rsid w:val="004310A9"/>
    <w:rsid w:val="004329F9"/>
    <w:rsid w:val="0044045F"/>
    <w:rsid w:val="00440898"/>
    <w:rsid w:val="00443C88"/>
    <w:rsid w:val="00452EBC"/>
    <w:rsid w:val="004534B6"/>
    <w:rsid w:val="00455175"/>
    <w:rsid w:val="00455568"/>
    <w:rsid w:val="004609A6"/>
    <w:rsid w:val="004636DF"/>
    <w:rsid w:val="00464AE2"/>
    <w:rsid w:val="00464B64"/>
    <w:rsid w:val="00466018"/>
    <w:rsid w:val="00470EDE"/>
    <w:rsid w:val="004733F6"/>
    <w:rsid w:val="0047677B"/>
    <w:rsid w:val="00484AD3"/>
    <w:rsid w:val="004866C9"/>
    <w:rsid w:val="00486725"/>
    <w:rsid w:val="00486E09"/>
    <w:rsid w:val="00492C98"/>
    <w:rsid w:val="0049356B"/>
    <w:rsid w:val="004A0E70"/>
    <w:rsid w:val="004A2F26"/>
    <w:rsid w:val="004B3C6A"/>
    <w:rsid w:val="004C441B"/>
    <w:rsid w:val="004D1762"/>
    <w:rsid w:val="004D1D96"/>
    <w:rsid w:val="004D5171"/>
    <w:rsid w:val="004D5FB4"/>
    <w:rsid w:val="004D6613"/>
    <w:rsid w:val="004E6BA6"/>
    <w:rsid w:val="004F26CE"/>
    <w:rsid w:val="004F4CEE"/>
    <w:rsid w:val="005215C4"/>
    <w:rsid w:val="0052482A"/>
    <w:rsid w:val="00524934"/>
    <w:rsid w:val="00524C65"/>
    <w:rsid w:val="00527B28"/>
    <w:rsid w:val="00531DA0"/>
    <w:rsid w:val="005365BD"/>
    <w:rsid w:val="00541922"/>
    <w:rsid w:val="00545042"/>
    <w:rsid w:val="00545DB5"/>
    <w:rsid w:val="00546B44"/>
    <w:rsid w:val="00552FDC"/>
    <w:rsid w:val="005538FB"/>
    <w:rsid w:val="005547AC"/>
    <w:rsid w:val="00561B1A"/>
    <w:rsid w:val="0056343D"/>
    <w:rsid w:val="00564BDA"/>
    <w:rsid w:val="00574A7F"/>
    <w:rsid w:val="00585D4B"/>
    <w:rsid w:val="005934B1"/>
    <w:rsid w:val="0059417D"/>
    <w:rsid w:val="005967D3"/>
    <w:rsid w:val="005A3677"/>
    <w:rsid w:val="005B1594"/>
    <w:rsid w:val="005B4884"/>
    <w:rsid w:val="005B56AD"/>
    <w:rsid w:val="005B5B2F"/>
    <w:rsid w:val="005B6DE8"/>
    <w:rsid w:val="005B7628"/>
    <w:rsid w:val="005C7B6B"/>
    <w:rsid w:val="005E018A"/>
    <w:rsid w:val="005E5A51"/>
    <w:rsid w:val="005E5C5B"/>
    <w:rsid w:val="005F125F"/>
    <w:rsid w:val="005F4E11"/>
    <w:rsid w:val="005F7067"/>
    <w:rsid w:val="00604371"/>
    <w:rsid w:val="00605E33"/>
    <w:rsid w:val="00606E8F"/>
    <w:rsid w:val="00607116"/>
    <w:rsid w:val="00611F26"/>
    <w:rsid w:val="00617737"/>
    <w:rsid w:val="006248BD"/>
    <w:rsid w:val="0062783F"/>
    <w:rsid w:val="0063145E"/>
    <w:rsid w:val="0063266A"/>
    <w:rsid w:val="0063646B"/>
    <w:rsid w:val="0063780B"/>
    <w:rsid w:val="006457E9"/>
    <w:rsid w:val="00646CC3"/>
    <w:rsid w:val="0064705E"/>
    <w:rsid w:val="00647FB6"/>
    <w:rsid w:val="0065153E"/>
    <w:rsid w:val="00657B58"/>
    <w:rsid w:val="00660C77"/>
    <w:rsid w:val="00662CB2"/>
    <w:rsid w:val="00663B48"/>
    <w:rsid w:val="00665FFB"/>
    <w:rsid w:val="0067110D"/>
    <w:rsid w:val="00671FC6"/>
    <w:rsid w:val="0067290E"/>
    <w:rsid w:val="00675E01"/>
    <w:rsid w:val="00680EF6"/>
    <w:rsid w:val="006821FC"/>
    <w:rsid w:val="00684ED5"/>
    <w:rsid w:val="00687E1F"/>
    <w:rsid w:val="006932AB"/>
    <w:rsid w:val="006A5AA7"/>
    <w:rsid w:val="006A77E6"/>
    <w:rsid w:val="006A7F2D"/>
    <w:rsid w:val="006B1C22"/>
    <w:rsid w:val="006C0A4C"/>
    <w:rsid w:val="006C324B"/>
    <w:rsid w:val="006C4453"/>
    <w:rsid w:val="006C48A9"/>
    <w:rsid w:val="006C7AE5"/>
    <w:rsid w:val="006C7AEF"/>
    <w:rsid w:val="006D0638"/>
    <w:rsid w:val="006D4D91"/>
    <w:rsid w:val="006D5D5E"/>
    <w:rsid w:val="006D7476"/>
    <w:rsid w:val="006D7CDA"/>
    <w:rsid w:val="006E2119"/>
    <w:rsid w:val="006E75F6"/>
    <w:rsid w:val="006F3224"/>
    <w:rsid w:val="006F4A64"/>
    <w:rsid w:val="006F5EED"/>
    <w:rsid w:val="0070395B"/>
    <w:rsid w:val="00703C72"/>
    <w:rsid w:val="00705E04"/>
    <w:rsid w:val="007108D2"/>
    <w:rsid w:val="00713E08"/>
    <w:rsid w:val="0071571C"/>
    <w:rsid w:val="00717BB6"/>
    <w:rsid w:val="00727660"/>
    <w:rsid w:val="00727D54"/>
    <w:rsid w:val="007431EF"/>
    <w:rsid w:val="00745102"/>
    <w:rsid w:val="00745992"/>
    <w:rsid w:val="00757A06"/>
    <w:rsid w:val="007639B3"/>
    <w:rsid w:val="00770046"/>
    <w:rsid w:val="007711B7"/>
    <w:rsid w:val="007747B5"/>
    <w:rsid w:val="00775E29"/>
    <w:rsid w:val="00776E03"/>
    <w:rsid w:val="00781C5B"/>
    <w:rsid w:val="007821A5"/>
    <w:rsid w:val="00782FB1"/>
    <w:rsid w:val="007834CD"/>
    <w:rsid w:val="007901AA"/>
    <w:rsid w:val="00790755"/>
    <w:rsid w:val="00791101"/>
    <w:rsid w:val="0079426B"/>
    <w:rsid w:val="00794492"/>
    <w:rsid w:val="00794D01"/>
    <w:rsid w:val="007951A9"/>
    <w:rsid w:val="007A029C"/>
    <w:rsid w:val="007A052C"/>
    <w:rsid w:val="007A1808"/>
    <w:rsid w:val="007A3A71"/>
    <w:rsid w:val="007A4265"/>
    <w:rsid w:val="007A5525"/>
    <w:rsid w:val="007A5E04"/>
    <w:rsid w:val="007B7230"/>
    <w:rsid w:val="007C0E0E"/>
    <w:rsid w:val="007C3EF2"/>
    <w:rsid w:val="007C457C"/>
    <w:rsid w:val="007C5D93"/>
    <w:rsid w:val="007C5EF9"/>
    <w:rsid w:val="007D4B19"/>
    <w:rsid w:val="007D7F5B"/>
    <w:rsid w:val="007E40F0"/>
    <w:rsid w:val="007E4295"/>
    <w:rsid w:val="007E7814"/>
    <w:rsid w:val="007F6971"/>
    <w:rsid w:val="007F7969"/>
    <w:rsid w:val="00800663"/>
    <w:rsid w:val="00800ADE"/>
    <w:rsid w:val="00801AA0"/>
    <w:rsid w:val="008027BF"/>
    <w:rsid w:val="00806965"/>
    <w:rsid w:val="008075B1"/>
    <w:rsid w:val="008119B1"/>
    <w:rsid w:val="00811E60"/>
    <w:rsid w:val="00812E6A"/>
    <w:rsid w:val="0081711C"/>
    <w:rsid w:val="00817447"/>
    <w:rsid w:val="00820A91"/>
    <w:rsid w:val="00827776"/>
    <w:rsid w:val="00831F4B"/>
    <w:rsid w:val="00840EAC"/>
    <w:rsid w:val="00846141"/>
    <w:rsid w:val="00846169"/>
    <w:rsid w:val="00847433"/>
    <w:rsid w:val="008504BC"/>
    <w:rsid w:val="00852B59"/>
    <w:rsid w:val="00853067"/>
    <w:rsid w:val="008572BB"/>
    <w:rsid w:val="0086308A"/>
    <w:rsid w:val="00863621"/>
    <w:rsid w:val="00863925"/>
    <w:rsid w:val="00863A8B"/>
    <w:rsid w:val="00865575"/>
    <w:rsid w:val="00865D21"/>
    <w:rsid w:val="00866574"/>
    <w:rsid w:val="008670CB"/>
    <w:rsid w:val="00867AC5"/>
    <w:rsid w:val="00870D56"/>
    <w:rsid w:val="0087522B"/>
    <w:rsid w:val="00877505"/>
    <w:rsid w:val="008914C6"/>
    <w:rsid w:val="00892B2E"/>
    <w:rsid w:val="00893E1D"/>
    <w:rsid w:val="008955AD"/>
    <w:rsid w:val="00896689"/>
    <w:rsid w:val="00897B60"/>
    <w:rsid w:val="008A102C"/>
    <w:rsid w:val="008A2102"/>
    <w:rsid w:val="008B65AD"/>
    <w:rsid w:val="008B780E"/>
    <w:rsid w:val="008C0485"/>
    <w:rsid w:val="008C3968"/>
    <w:rsid w:val="008C6947"/>
    <w:rsid w:val="008D04FA"/>
    <w:rsid w:val="008D1BFB"/>
    <w:rsid w:val="008D315D"/>
    <w:rsid w:val="008D5657"/>
    <w:rsid w:val="008D5ABE"/>
    <w:rsid w:val="008D5E6F"/>
    <w:rsid w:val="008D6B5F"/>
    <w:rsid w:val="008E21B5"/>
    <w:rsid w:val="008E2975"/>
    <w:rsid w:val="008E715D"/>
    <w:rsid w:val="008F05D8"/>
    <w:rsid w:val="008F30D9"/>
    <w:rsid w:val="008F5C08"/>
    <w:rsid w:val="008F739E"/>
    <w:rsid w:val="008F7E29"/>
    <w:rsid w:val="00902B4C"/>
    <w:rsid w:val="00904C94"/>
    <w:rsid w:val="0090548C"/>
    <w:rsid w:val="009060DC"/>
    <w:rsid w:val="00915C0B"/>
    <w:rsid w:val="0091667F"/>
    <w:rsid w:val="00917238"/>
    <w:rsid w:val="0091729A"/>
    <w:rsid w:val="00920E90"/>
    <w:rsid w:val="0092173F"/>
    <w:rsid w:val="00927AD5"/>
    <w:rsid w:val="00930CBC"/>
    <w:rsid w:val="00931DBF"/>
    <w:rsid w:val="00934198"/>
    <w:rsid w:val="0093765B"/>
    <w:rsid w:val="0096519E"/>
    <w:rsid w:val="009703F4"/>
    <w:rsid w:val="0097220A"/>
    <w:rsid w:val="00972444"/>
    <w:rsid w:val="0098437F"/>
    <w:rsid w:val="009844A1"/>
    <w:rsid w:val="0099309B"/>
    <w:rsid w:val="00997148"/>
    <w:rsid w:val="00997BC8"/>
    <w:rsid w:val="009A4846"/>
    <w:rsid w:val="009A4BA0"/>
    <w:rsid w:val="009A71DD"/>
    <w:rsid w:val="009B1328"/>
    <w:rsid w:val="009B5099"/>
    <w:rsid w:val="009C283A"/>
    <w:rsid w:val="009C2DAF"/>
    <w:rsid w:val="009C343D"/>
    <w:rsid w:val="009C3594"/>
    <w:rsid w:val="009D30D2"/>
    <w:rsid w:val="009D6AE4"/>
    <w:rsid w:val="009E0047"/>
    <w:rsid w:val="009E2401"/>
    <w:rsid w:val="009E40CD"/>
    <w:rsid w:val="009E4654"/>
    <w:rsid w:val="009F0352"/>
    <w:rsid w:val="009F03ED"/>
    <w:rsid w:val="009F0C52"/>
    <w:rsid w:val="009F3A1B"/>
    <w:rsid w:val="009F5B86"/>
    <w:rsid w:val="009F7EA6"/>
    <w:rsid w:val="00A038DB"/>
    <w:rsid w:val="00A03F22"/>
    <w:rsid w:val="00A0562A"/>
    <w:rsid w:val="00A07C58"/>
    <w:rsid w:val="00A14629"/>
    <w:rsid w:val="00A16D2A"/>
    <w:rsid w:val="00A16F49"/>
    <w:rsid w:val="00A24C76"/>
    <w:rsid w:val="00A2574E"/>
    <w:rsid w:val="00A26B7D"/>
    <w:rsid w:val="00A4330C"/>
    <w:rsid w:val="00A50460"/>
    <w:rsid w:val="00A50DC6"/>
    <w:rsid w:val="00A539B6"/>
    <w:rsid w:val="00A53FD7"/>
    <w:rsid w:val="00A60930"/>
    <w:rsid w:val="00A70765"/>
    <w:rsid w:val="00A7235D"/>
    <w:rsid w:val="00A727A5"/>
    <w:rsid w:val="00A72D1C"/>
    <w:rsid w:val="00A73F25"/>
    <w:rsid w:val="00A84561"/>
    <w:rsid w:val="00A86383"/>
    <w:rsid w:val="00A86F12"/>
    <w:rsid w:val="00A878C5"/>
    <w:rsid w:val="00A975B7"/>
    <w:rsid w:val="00AA2500"/>
    <w:rsid w:val="00AA4336"/>
    <w:rsid w:val="00AA472A"/>
    <w:rsid w:val="00AA4E21"/>
    <w:rsid w:val="00AA6F2F"/>
    <w:rsid w:val="00AB0582"/>
    <w:rsid w:val="00AB08F1"/>
    <w:rsid w:val="00AB1667"/>
    <w:rsid w:val="00AB2F2B"/>
    <w:rsid w:val="00AB324D"/>
    <w:rsid w:val="00AB5D4D"/>
    <w:rsid w:val="00AC279A"/>
    <w:rsid w:val="00AC56CE"/>
    <w:rsid w:val="00AC7515"/>
    <w:rsid w:val="00AD058A"/>
    <w:rsid w:val="00AD3238"/>
    <w:rsid w:val="00AD344E"/>
    <w:rsid w:val="00AD7C44"/>
    <w:rsid w:val="00AF303A"/>
    <w:rsid w:val="00AF5DA8"/>
    <w:rsid w:val="00B0049E"/>
    <w:rsid w:val="00B060BD"/>
    <w:rsid w:val="00B10422"/>
    <w:rsid w:val="00B25D83"/>
    <w:rsid w:val="00B25E8A"/>
    <w:rsid w:val="00B262F9"/>
    <w:rsid w:val="00B302FC"/>
    <w:rsid w:val="00B30D35"/>
    <w:rsid w:val="00B3621D"/>
    <w:rsid w:val="00B3741B"/>
    <w:rsid w:val="00B37EBF"/>
    <w:rsid w:val="00B40480"/>
    <w:rsid w:val="00B545D4"/>
    <w:rsid w:val="00B57561"/>
    <w:rsid w:val="00B631B3"/>
    <w:rsid w:val="00B81DC0"/>
    <w:rsid w:val="00B85B3C"/>
    <w:rsid w:val="00B86A75"/>
    <w:rsid w:val="00B90FC5"/>
    <w:rsid w:val="00B943AF"/>
    <w:rsid w:val="00B9639C"/>
    <w:rsid w:val="00B9697C"/>
    <w:rsid w:val="00B9784F"/>
    <w:rsid w:val="00BA2DAD"/>
    <w:rsid w:val="00BA359D"/>
    <w:rsid w:val="00BA36E6"/>
    <w:rsid w:val="00BA7138"/>
    <w:rsid w:val="00BA7340"/>
    <w:rsid w:val="00BB1A01"/>
    <w:rsid w:val="00BB2C14"/>
    <w:rsid w:val="00BB5D3A"/>
    <w:rsid w:val="00BB6A59"/>
    <w:rsid w:val="00BB6EF2"/>
    <w:rsid w:val="00BB6F41"/>
    <w:rsid w:val="00BB7B77"/>
    <w:rsid w:val="00BC224F"/>
    <w:rsid w:val="00BC6CE4"/>
    <w:rsid w:val="00BD0B5C"/>
    <w:rsid w:val="00BD28F4"/>
    <w:rsid w:val="00BD2B62"/>
    <w:rsid w:val="00BD5761"/>
    <w:rsid w:val="00BE1413"/>
    <w:rsid w:val="00BE170E"/>
    <w:rsid w:val="00BE19B2"/>
    <w:rsid w:val="00BE3D09"/>
    <w:rsid w:val="00BE408A"/>
    <w:rsid w:val="00BF0293"/>
    <w:rsid w:val="00BF0BB0"/>
    <w:rsid w:val="00BF4631"/>
    <w:rsid w:val="00BF5363"/>
    <w:rsid w:val="00C00772"/>
    <w:rsid w:val="00C01182"/>
    <w:rsid w:val="00C01A5A"/>
    <w:rsid w:val="00C112AF"/>
    <w:rsid w:val="00C12111"/>
    <w:rsid w:val="00C1288A"/>
    <w:rsid w:val="00C137AD"/>
    <w:rsid w:val="00C2039F"/>
    <w:rsid w:val="00C208AC"/>
    <w:rsid w:val="00C24265"/>
    <w:rsid w:val="00C27430"/>
    <w:rsid w:val="00C307FA"/>
    <w:rsid w:val="00C3287B"/>
    <w:rsid w:val="00C34943"/>
    <w:rsid w:val="00C37D3E"/>
    <w:rsid w:val="00C4194C"/>
    <w:rsid w:val="00C41A25"/>
    <w:rsid w:val="00C45D35"/>
    <w:rsid w:val="00C472D3"/>
    <w:rsid w:val="00C54452"/>
    <w:rsid w:val="00C57592"/>
    <w:rsid w:val="00C630D4"/>
    <w:rsid w:val="00C6371E"/>
    <w:rsid w:val="00C7237B"/>
    <w:rsid w:val="00C72E88"/>
    <w:rsid w:val="00C81A65"/>
    <w:rsid w:val="00C820D1"/>
    <w:rsid w:val="00C86DB9"/>
    <w:rsid w:val="00C93C01"/>
    <w:rsid w:val="00CA3C23"/>
    <w:rsid w:val="00CA4AA5"/>
    <w:rsid w:val="00CA599E"/>
    <w:rsid w:val="00CA5F33"/>
    <w:rsid w:val="00CB2426"/>
    <w:rsid w:val="00CC0452"/>
    <w:rsid w:val="00CC0640"/>
    <w:rsid w:val="00CC0B52"/>
    <w:rsid w:val="00CC16BB"/>
    <w:rsid w:val="00CC4D9C"/>
    <w:rsid w:val="00CC621E"/>
    <w:rsid w:val="00CD4008"/>
    <w:rsid w:val="00CD50F5"/>
    <w:rsid w:val="00CD74F1"/>
    <w:rsid w:val="00CD763A"/>
    <w:rsid w:val="00CE2FC4"/>
    <w:rsid w:val="00CE3DA3"/>
    <w:rsid w:val="00CE6AB0"/>
    <w:rsid w:val="00CF2A63"/>
    <w:rsid w:val="00CF3BFE"/>
    <w:rsid w:val="00D034F4"/>
    <w:rsid w:val="00D05875"/>
    <w:rsid w:val="00D07541"/>
    <w:rsid w:val="00D11F4E"/>
    <w:rsid w:val="00D12BBF"/>
    <w:rsid w:val="00D24F04"/>
    <w:rsid w:val="00D24F30"/>
    <w:rsid w:val="00D30CC6"/>
    <w:rsid w:val="00D33486"/>
    <w:rsid w:val="00D33563"/>
    <w:rsid w:val="00D41693"/>
    <w:rsid w:val="00D45D81"/>
    <w:rsid w:val="00D5234D"/>
    <w:rsid w:val="00D63314"/>
    <w:rsid w:val="00D63F32"/>
    <w:rsid w:val="00D730AB"/>
    <w:rsid w:val="00D75539"/>
    <w:rsid w:val="00D85AFF"/>
    <w:rsid w:val="00D8716A"/>
    <w:rsid w:val="00D87FFB"/>
    <w:rsid w:val="00D95157"/>
    <w:rsid w:val="00D95C38"/>
    <w:rsid w:val="00DA57F2"/>
    <w:rsid w:val="00DA59E3"/>
    <w:rsid w:val="00DA75D1"/>
    <w:rsid w:val="00DA77DC"/>
    <w:rsid w:val="00DB0DD2"/>
    <w:rsid w:val="00DB2914"/>
    <w:rsid w:val="00DB3576"/>
    <w:rsid w:val="00DB5103"/>
    <w:rsid w:val="00DC1305"/>
    <w:rsid w:val="00DC1E2A"/>
    <w:rsid w:val="00DC39F3"/>
    <w:rsid w:val="00DC72D3"/>
    <w:rsid w:val="00DD05D3"/>
    <w:rsid w:val="00DD5F5C"/>
    <w:rsid w:val="00DD637B"/>
    <w:rsid w:val="00DE19E1"/>
    <w:rsid w:val="00DE48B5"/>
    <w:rsid w:val="00DE62B5"/>
    <w:rsid w:val="00DE64E3"/>
    <w:rsid w:val="00DF5CF1"/>
    <w:rsid w:val="00DF7194"/>
    <w:rsid w:val="00E05E74"/>
    <w:rsid w:val="00E0729A"/>
    <w:rsid w:val="00E10DC5"/>
    <w:rsid w:val="00E11037"/>
    <w:rsid w:val="00E174BD"/>
    <w:rsid w:val="00E17798"/>
    <w:rsid w:val="00E20DDB"/>
    <w:rsid w:val="00E2245E"/>
    <w:rsid w:val="00E2310C"/>
    <w:rsid w:val="00E24B88"/>
    <w:rsid w:val="00E25B10"/>
    <w:rsid w:val="00E27191"/>
    <w:rsid w:val="00E315F6"/>
    <w:rsid w:val="00E32871"/>
    <w:rsid w:val="00E3363B"/>
    <w:rsid w:val="00E3556C"/>
    <w:rsid w:val="00E35B47"/>
    <w:rsid w:val="00E3749D"/>
    <w:rsid w:val="00E37AF6"/>
    <w:rsid w:val="00E421F7"/>
    <w:rsid w:val="00E44A91"/>
    <w:rsid w:val="00E44F11"/>
    <w:rsid w:val="00E5003D"/>
    <w:rsid w:val="00E526B4"/>
    <w:rsid w:val="00E600E4"/>
    <w:rsid w:val="00E61003"/>
    <w:rsid w:val="00E6214F"/>
    <w:rsid w:val="00E62707"/>
    <w:rsid w:val="00E741CE"/>
    <w:rsid w:val="00E80B3C"/>
    <w:rsid w:val="00E81EF0"/>
    <w:rsid w:val="00E824EB"/>
    <w:rsid w:val="00E87A2A"/>
    <w:rsid w:val="00E97602"/>
    <w:rsid w:val="00EA6D62"/>
    <w:rsid w:val="00EB578E"/>
    <w:rsid w:val="00EC0C9E"/>
    <w:rsid w:val="00EC3B49"/>
    <w:rsid w:val="00EC4E8F"/>
    <w:rsid w:val="00EC4F09"/>
    <w:rsid w:val="00EC706E"/>
    <w:rsid w:val="00EC7C72"/>
    <w:rsid w:val="00ED07A7"/>
    <w:rsid w:val="00ED154B"/>
    <w:rsid w:val="00ED2545"/>
    <w:rsid w:val="00EE0769"/>
    <w:rsid w:val="00EE4EB5"/>
    <w:rsid w:val="00EE5D1E"/>
    <w:rsid w:val="00EE79CC"/>
    <w:rsid w:val="00EF5A21"/>
    <w:rsid w:val="00EF6C7E"/>
    <w:rsid w:val="00EF6FD5"/>
    <w:rsid w:val="00F00DAB"/>
    <w:rsid w:val="00F00EA0"/>
    <w:rsid w:val="00F063EB"/>
    <w:rsid w:val="00F1717F"/>
    <w:rsid w:val="00F22F55"/>
    <w:rsid w:val="00F25497"/>
    <w:rsid w:val="00F25B39"/>
    <w:rsid w:val="00F31639"/>
    <w:rsid w:val="00F331B9"/>
    <w:rsid w:val="00F3461B"/>
    <w:rsid w:val="00F44A63"/>
    <w:rsid w:val="00F44FBA"/>
    <w:rsid w:val="00F4542A"/>
    <w:rsid w:val="00F5101E"/>
    <w:rsid w:val="00F522AA"/>
    <w:rsid w:val="00F61618"/>
    <w:rsid w:val="00F65D8E"/>
    <w:rsid w:val="00F73DE3"/>
    <w:rsid w:val="00F75E18"/>
    <w:rsid w:val="00F776EF"/>
    <w:rsid w:val="00F832EF"/>
    <w:rsid w:val="00F858EC"/>
    <w:rsid w:val="00F91FAF"/>
    <w:rsid w:val="00F94CCF"/>
    <w:rsid w:val="00F96F93"/>
    <w:rsid w:val="00FA01FD"/>
    <w:rsid w:val="00FA1392"/>
    <w:rsid w:val="00FA179E"/>
    <w:rsid w:val="00FA2D37"/>
    <w:rsid w:val="00FC1239"/>
    <w:rsid w:val="00FC182C"/>
    <w:rsid w:val="00FC2328"/>
    <w:rsid w:val="00FC5630"/>
    <w:rsid w:val="00FD3E67"/>
    <w:rsid w:val="00FD4C9D"/>
    <w:rsid w:val="00FD55B9"/>
    <w:rsid w:val="00FD570B"/>
    <w:rsid w:val="00FE6223"/>
    <w:rsid w:val="00FE79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21" Type="http://schemas.openxmlformats.org/officeDocument/2006/relationships/image" Target="media/image17.png"/><Relationship Id="rId34" Type="http://schemas.openxmlformats.org/officeDocument/2006/relationships/image" Target="media/image30.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theme" Target="theme/theme1.xml"/><Relationship Id="rId5" Type="http://schemas.openxmlformats.org/officeDocument/2006/relationships/image" Target="media/image1.tif"/><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fontTable" Target="fontTable.xml"/><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 Id="rId8" Type="http://schemas.openxmlformats.org/officeDocument/2006/relationships/image" Target="media/image4.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5</TotalTime>
  <Pages>71</Pages>
  <Words>64430</Words>
  <Characters>367254</Characters>
  <Application>Microsoft Office Word</Application>
  <DocSecurity>0</DocSecurity>
  <Lines>3060</Lines>
  <Paragraphs>8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945</cp:revision>
  <dcterms:created xsi:type="dcterms:W3CDTF">2021-08-22T21:49:00Z</dcterms:created>
  <dcterms:modified xsi:type="dcterms:W3CDTF">2021-09-24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